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3FE86C0B"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proofErr w:type="gramStart"/>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365162">
        <w:rPr>
          <w:rFonts w:eastAsia="Times New Roman" w:cs="Times New Roman"/>
          <w:color w:val="000000"/>
          <w:highlight w:val="yellow"/>
        </w:rPr>
        <w:t>XX</w:t>
      </w:r>
      <w:r w:rsidR="00356159">
        <w:rPr>
          <w:rFonts w:eastAsia="Times New Roman" w:cs="Times New Roman"/>
          <w:color w:val="000000"/>
          <w:highlight w:val="yellow"/>
        </w:rPr>
        <w:t>,</w:t>
      </w:r>
      <w:proofErr w:type="gramEnd"/>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95ECD1B"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EB46DF" w:rsidRDefault="002A5E4D" w:rsidP="00DF2943">
            <w:pPr>
              <w:rPr>
                <w:sz w:val="24"/>
                <w:szCs w:val="24"/>
              </w:rPr>
            </w:pPr>
            <w:r w:rsidRPr="00EB46DF">
              <w:rPr>
                <w:sz w:val="24"/>
                <w:szCs w:val="24"/>
              </w:rPr>
              <w:t>Evgeny A. Pakhomov</w:t>
            </w:r>
            <w:r w:rsidR="00194981" w:rsidRPr="00EB46DF">
              <w:rPr>
                <w:sz w:val="24"/>
                <w:szCs w:val="24"/>
              </w:rPr>
              <w:t xml:space="preserve">, </w:t>
            </w:r>
            <w:r>
              <w:rPr>
                <w:sz w:val="24"/>
                <w:szCs w:val="24"/>
              </w:rPr>
              <w:t>Earth and Ocean Scienc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39F5511D" w:rsidR="00194981" w:rsidRPr="00EB46DF" w:rsidRDefault="0063244E" w:rsidP="00DF2943">
            <w:pPr>
              <w:rPr>
                <w:sz w:val="24"/>
                <w:szCs w:val="24"/>
              </w:rPr>
            </w:pPr>
            <w:r>
              <w:rPr>
                <w:sz w:val="24"/>
                <w:szCs w:val="24"/>
              </w:rPr>
              <w:t>Co-s</w:t>
            </w:r>
            <w:r w:rsidR="00194981" w:rsidRPr="00EB46DF">
              <w:rPr>
                <w:sz w:val="24"/>
                <w:szCs w:val="24"/>
              </w:rPr>
              <w:t>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EB46DF" w:rsidRDefault="002A5E4D" w:rsidP="00DF2943">
            <w:pPr>
              <w:rPr>
                <w:sz w:val="24"/>
                <w:szCs w:val="24"/>
              </w:rPr>
            </w:pPr>
            <w:r w:rsidRPr="00EB46DF">
              <w:rPr>
                <w:sz w:val="24"/>
                <w:szCs w:val="24"/>
              </w:rPr>
              <w:t>Brian P.V. Hunt</w:t>
            </w:r>
            <w:r w:rsidR="00194981" w:rsidRPr="00EB46DF">
              <w:rPr>
                <w:sz w:val="24"/>
                <w:szCs w:val="24"/>
              </w:rPr>
              <w:t xml:space="preserve">, </w:t>
            </w:r>
            <w:r w:rsidRPr="00EB46DF">
              <w:rPr>
                <w:sz w:val="24"/>
                <w:szCs w:val="24"/>
              </w:rPr>
              <w:t>Institute for the Oceans and Fisheri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EB46DF" w:rsidRDefault="00AA0C01" w:rsidP="00DF2943">
            <w:pPr>
              <w:rPr>
                <w:sz w:val="24"/>
                <w:szCs w:val="24"/>
              </w:rPr>
            </w:pPr>
            <w:r w:rsidRPr="00210214">
              <w:rPr>
                <w:sz w:val="24"/>
                <w:szCs w:val="24"/>
              </w:rPr>
              <w:t>Michelle Tseng, Zoology</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6162283"/>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4510F36E" w14:textId="77777777" w:rsidR="0053673E" w:rsidRDefault="00345471" w:rsidP="0053673E">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w:t>
      </w:r>
      <w:r w:rsidR="0053673E">
        <w:rPr>
          <w:rFonts w:eastAsia="Cambria" w:cs="Times New Roman"/>
        </w:rPr>
        <w:t>Therefore, pink and chum salmon can be monitored as indicators for ecosystem health and plankton prey availability. Habitat restoration is recommended for sites of poor foraging, since salmon reflect the health of human and natural systems and require our understanding and care.</w:t>
      </w:r>
    </w:p>
    <w:p w14:paraId="0B0A8967" w14:textId="3657ACD6" w:rsidR="00736954" w:rsidRDefault="00736954" w:rsidP="0053673E">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6162284"/>
      <w:r w:rsidRPr="001612F9">
        <w:t>Lay Summary</w:t>
      </w:r>
      <w:bookmarkEnd w:id="1"/>
    </w:p>
    <w:p w14:paraId="5D0C5E87" w14:textId="77777777" w:rsidR="003278DE" w:rsidRDefault="003278DE" w:rsidP="00DF2943">
      <w:pPr>
        <w:rPr>
          <w:rFonts w:eastAsia="Cambria" w:cs="Times New Roman"/>
        </w:rPr>
      </w:pPr>
    </w:p>
    <w:p w14:paraId="32A29220" w14:textId="6CE86945"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Pr>
          <w:rFonts w:eastAsia="Cambria" w:cs="Times New Roman"/>
        </w:rPr>
        <w:t>plankton</w:t>
      </w:r>
      <w:r w:rsidR="003278DE">
        <w:rPr>
          <w:rFonts w:eastAsia="Cambria" w:cs="Times New Roman"/>
        </w:rPr>
        <w:t xml:space="preserve">,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6162285"/>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6162286"/>
      <w:r w:rsidRPr="00171827">
        <w:t>Table of Contents</w:t>
      </w:r>
      <w:bookmarkEnd w:id="5"/>
      <w:bookmarkEnd w:id="6"/>
      <w:bookmarkEnd w:id="7"/>
    </w:p>
    <w:p w14:paraId="7BB9C7D0" w14:textId="77777777" w:rsidR="00194981" w:rsidRPr="00EB46DF" w:rsidRDefault="00194981" w:rsidP="00DF2943">
      <w:pPr>
        <w:rPr>
          <w:rFonts w:cs="Times New Roman"/>
        </w:rPr>
      </w:pPr>
    </w:p>
    <w:p w14:paraId="65E0065E" w14:textId="4888D207" w:rsidR="00C951F4"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6162283" w:history="1">
        <w:r w:rsidR="00C951F4" w:rsidRPr="0015639E">
          <w:rPr>
            <w:rStyle w:val="Hyperlink"/>
            <w:noProof/>
          </w:rPr>
          <w:t>Abstract</w:t>
        </w:r>
        <w:r w:rsidR="00C951F4">
          <w:rPr>
            <w:noProof/>
            <w:webHidden/>
          </w:rPr>
          <w:tab/>
        </w:r>
        <w:r w:rsidR="00C951F4">
          <w:rPr>
            <w:noProof/>
            <w:webHidden/>
          </w:rPr>
          <w:fldChar w:fldCharType="begin"/>
        </w:r>
        <w:r w:rsidR="00C951F4">
          <w:rPr>
            <w:noProof/>
            <w:webHidden/>
          </w:rPr>
          <w:instrText xml:space="preserve"> PAGEREF _Toc56162283 \h </w:instrText>
        </w:r>
        <w:r w:rsidR="00C951F4">
          <w:rPr>
            <w:noProof/>
            <w:webHidden/>
          </w:rPr>
        </w:r>
        <w:r w:rsidR="00C951F4">
          <w:rPr>
            <w:noProof/>
            <w:webHidden/>
          </w:rPr>
          <w:fldChar w:fldCharType="separate"/>
        </w:r>
        <w:r w:rsidR="00C951F4">
          <w:rPr>
            <w:noProof/>
            <w:webHidden/>
          </w:rPr>
          <w:t>iii</w:t>
        </w:r>
        <w:r w:rsidR="00C951F4">
          <w:rPr>
            <w:noProof/>
            <w:webHidden/>
          </w:rPr>
          <w:fldChar w:fldCharType="end"/>
        </w:r>
      </w:hyperlink>
    </w:p>
    <w:p w14:paraId="5E613CEE" w14:textId="31EA9DAE" w:rsidR="00C951F4" w:rsidRDefault="00210214">
      <w:pPr>
        <w:pStyle w:val="TOC1"/>
        <w:rPr>
          <w:rFonts w:asciiTheme="minorHAnsi" w:eastAsiaTheme="minorEastAsia" w:hAnsiTheme="minorHAnsi" w:cstheme="minorBidi"/>
          <w:b w:val="0"/>
          <w:noProof/>
        </w:rPr>
      </w:pPr>
      <w:hyperlink w:anchor="_Toc56162284" w:history="1">
        <w:r w:rsidR="00C951F4" w:rsidRPr="0015639E">
          <w:rPr>
            <w:rStyle w:val="Hyperlink"/>
            <w:noProof/>
          </w:rPr>
          <w:t>Lay Summary</w:t>
        </w:r>
        <w:r w:rsidR="00C951F4">
          <w:rPr>
            <w:noProof/>
            <w:webHidden/>
          </w:rPr>
          <w:tab/>
        </w:r>
        <w:r w:rsidR="00C951F4">
          <w:rPr>
            <w:noProof/>
            <w:webHidden/>
          </w:rPr>
          <w:fldChar w:fldCharType="begin"/>
        </w:r>
        <w:r w:rsidR="00C951F4">
          <w:rPr>
            <w:noProof/>
            <w:webHidden/>
          </w:rPr>
          <w:instrText xml:space="preserve"> PAGEREF _Toc56162284 \h </w:instrText>
        </w:r>
        <w:r w:rsidR="00C951F4">
          <w:rPr>
            <w:noProof/>
            <w:webHidden/>
          </w:rPr>
        </w:r>
        <w:r w:rsidR="00C951F4">
          <w:rPr>
            <w:noProof/>
            <w:webHidden/>
          </w:rPr>
          <w:fldChar w:fldCharType="separate"/>
        </w:r>
        <w:r w:rsidR="00C951F4">
          <w:rPr>
            <w:noProof/>
            <w:webHidden/>
          </w:rPr>
          <w:t>v</w:t>
        </w:r>
        <w:r w:rsidR="00C951F4">
          <w:rPr>
            <w:noProof/>
            <w:webHidden/>
          </w:rPr>
          <w:fldChar w:fldCharType="end"/>
        </w:r>
      </w:hyperlink>
    </w:p>
    <w:p w14:paraId="536B6F2B" w14:textId="35CC85A5" w:rsidR="00C951F4" w:rsidRDefault="00210214">
      <w:pPr>
        <w:pStyle w:val="TOC1"/>
        <w:rPr>
          <w:rFonts w:asciiTheme="minorHAnsi" w:eastAsiaTheme="minorEastAsia" w:hAnsiTheme="minorHAnsi" w:cstheme="minorBidi"/>
          <w:b w:val="0"/>
          <w:noProof/>
        </w:rPr>
      </w:pPr>
      <w:hyperlink w:anchor="_Toc56162285" w:history="1">
        <w:r w:rsidR="00C951F4" w:rsidRPr="0015639E">
          <w:rPr>
            <w:rStyle w:val="Hyperlink"/>
            <w:noProof/>
          </w:rPr>
          <w:t>Preface</w:t>
        </w:r>
        <w:r w:rsidR="00C951F4">
          <w:rPr>
            <w:noProof/>
            <w:webHidden/>
          </w:rPr>
          <w:tab/>
        </w:r>
        <w:r w:rsidR="00C951F4">
          <w:rPr>
            <w:noProof/>
            <w:webHidden/>
          </w:rPr>
          <w:fldChar w:fldCharType="begin"/>
        </w:r>
        <w:r w:rsidR="00C951F4">
          <w:rPr>
            <w:noProof/>
            <w:webHidden/>
          </w:rPr>
          <w:instrText xml:space="preserve"> PAGEREF _Toc56162285 \h </w:instrText>
        </w:r>
        <w:r w:rsidR="00C951F4">
          <w:rPr>
            <w:noProof/>
            <w:webHidden/>
          </w:rPr>
        </w:r>
        <w:r w:rsidR="00C951F4">
          <w:rPr>
            <w:noProof/>
            <w:webHidden/>
          </w:rPr>
          <w:fldChar w:fldCharType="separate"/>
        </w:r>
        <w:r w:rsidR="00C951F4">
          <w:rPr>
            <w:noProof/>
            <w:webHidden/>
          </w:rPr>
          <w:t>vi</w:t>
        </w:r>
        <w:r w:rsidR="00C951F4">
          <w:rPr>
            <w:noProof/>
            <w:webHidden/>
          </w:rPr>
          <w:fldChar w:fldCharType="end"/>
        </w:r>
      </w:hyperlink>
    </w:p>
    <w:p w14:paraId="5B94B65C" w14:textId="4937D00C" w:rsidR="00C951F4" w:rsidRDefault="00210214">
      <w:pPr>
        <w:pStyle w:val="TOC1"/>
        <w:rPr>
          <w:rFonts w:asciiTheme="minorHAnsi" w:eastAsiaTheme="minorEastAsia" w:hAnsiTheme="minorHAnsi" w:cstheme="minorBidi"/>
          <w:b w:val="0"/>
          <w:noProof/>
        </w:rPr>
      </w:pPr>
      <w:hyperlink w:anchor="_Toc56162286" w:history="1">
        <w:r w:rsidR="00C951F4" w:rsidRPr="0015639E">
          <w:rPr>
            <w:rStyle w:val="Hyperlink"/>
            <w:noProof/>
          </w:rPr>
          <w:t>Table of Contents</w:t>
        </w:r>
        <w:r w:rsidR="00C951F4">
          <w:rPr>
            <w:noProof/>
            <w:webHidden/>
          </w:rPr>
          <w:tab/>
        </w:r>
        <w:r w:rsidR="00C951F4">
          <w:rPr>
            <w:noProof/>
            <w:webHidden/>
          </w:rPr>
          <w:fldChar w:fldCharType="begin"/>
        </w:r>
        <w:r w:rsidR="00C951F4">
          <w:rPr>
            <w:noProof/>
            <w:webHidden/>
          </w:rPr>
          <w:instrText xml:space="preserve"> PAGEREF _Toc56162286 \h </w:instrText>
        </w:r>
        <w:r w:rsidR="00C951F4">
          <w:rPr>
            <w:noProof/>
            <w:webHidden/>
          </w:rPr>
        </w:r>
        <w:r w:rsidR="00C951F4">
          <w:rPr>
            <w:noProof/>
            <w:webHidden/>
          </w:rPr>
          <w:fldChar w:fldCharType="separate"/>
        </w:r>
        <w:r w:rsidR="00C951F4">
          <w:rPr>
            <w:noProof/>
            <w:webHidden/>
          </w:rPr>
          <w:t>vii</w:t>
        </w:r>
        <w:r w:rsidR="00C951F4">
          <w:rPr>
            <w:noProof/>
            <w:webHidden/>
          </w:rPr>
          <w:fldChar w:fldCharType="end"/>
        </w:r>
      </w:hyperlink>
    </w:p>
    <w:p w14:paraId="7324DD48" w14:textId="04601327" w:rsidR="00C951F4" w:rsidRDefault="00210214">
      <w:pPr>
        <w:pStyle w:val="TOC1"/>
        <w:rPr>
          <w:rFonts w:asciiTheme="minorHAnsi" w:eastAsiaTheme="minorEastAsia" w:hAnsiTheme="minorHAnsi" w:cstheme="minorBidi"/>
          <w:b w:val="0"/>
          <w:noProof/>
        </w:rPr>
      </w:pPr>
      <w:hyperlink w:anchor="_Toc56162287" w:history="1">
        <w:r w:rsidR="00C951F4" w:rsidRPr="0015639E">
          <w:rPr>
            <w:rStyle w:val="Hyperlink"/>
            <w:noProof/>
          </w:rPr>
          <w:t>List of Tables</w:t>
        </w:r>
        <w:r w:rsidR="00C951F4">
          <w:rPr>
            <w:noProof/>
            <w:webHidden/>
          </w:rPr>
          <w:tab/>
        </w:r>
        <w:r w:rsidR="00C951F4">
          <w:rPr>
            <w:noProof/>
            <w:webHidden/>
          </w:rPr>
          <w:fldChar w:fldCharType="begin"/>
        </w:r>
        <w:r w:rsidR="00C951F4">
          <w:rPr>
            <w:noProof/>
            <w:webHidden/>
          </w:rPr>
          <w:instrText xml:space="preserve"> PAGEREF _Toc56162287 \h </w:instrText>
        </w:r>
        <w:r w:rsidR="00C951F4">
          <w:rPr>
            <w:noProof/>
            <w:webHidden/>
          </w:rPr>
        </w:r>
        <w:r w:rsidR="00C951F4">
          <w:rPr>
            <w:noProof/>
            <w:webHidden/>
          </w:rPr>
          <w:fldChar w:fldCharType="separate"/>
        </w:r>
        <w:r w:rsidR="00C951F4">
          <w:rPr>
            <w:noProof/>
            <w:webHidden/>
          </w:rPr>
          <w:t>x</w:t>
        </w:r>
        <w:r w:rsidR="00C951F4">
          <w:rPr>
            <w:noProof/>
            <w:webHidden/>
          </w:rPr>
          <w:fldChar w:fldCharType="end"/>
        </w:r>
      </w:hyperlink>
    </w:p>
    <w:p w14:paraId="684A08A4" w14:textId="375B767C" w:rsidR="00C951F4" w:rsidRDefault="00210214">
      <w:pPr>
        <w:pStyle w:val="TOC1"/>
        <w:rPr>
          <w:rFonts w:asciiTheme="minorHAnsi" w:eastAsiaTheme="minorEastAsia" w:hAnsiTheme="minorHAnsi" w:cstheme="minorBidi"/>
          <w:b w:val="0"/>
          <w:noProof/>
        </w:rPr>
      </w:pPr>
      <w:hyperlink w:anchor="_Toc56162288" w:history="1">
        <w:r w:rsidR="00C951F4" w:rsidRPr="0015639E">
          <w:rPr>
            <w:rStyle w:val="Hyperlink"/>
            <w:noProof/>
          </w:rPr>
          <w:t>List of Figures</w:t>
        </w:r>
        <w:r w:rsidR="00C951F4">
          <w:rPr>
            <w:noProof/>
            <w:webHidden/>
          </w:rPr>
          <w:tab/>
        </w:r>
        <w:r w:rsidR="00C951F4">
          <w:rPr>
            <w:noProof/>
            <w:webHidden/>
          </w:rPr>
          <w:fldChar w:fldCharType="begin"/>
        </w:r>
        <w:r w:rsidR="00C951F4">
          <w:rPr>
            <w:noProof/>
            <w:webHidden/>
          </w:rPr>
          <w:instrText xml:space="preserve"> PAGEREF _Toc56162288 \h </w:instrText>
        </w:r>
        <w:r w:rsidR="00C951F4">
          <w:rPr>
            <w:noProof/>
            <w:webHidden/>
          </w:rPr>
        </w:r>
        <w:r w:rsidR="00C951F4">
          <w:rPr>
            <w:noProof/>
            <w:webHidden/>
          </w:rPr>
          <w:fldChar w:fldCharType="separate"/>
        </w:r>
        <w:r w:rsidR="00C951F4">
          <w:rPr>
            <w:noProof/>
            <w:webHidden/>
          </w:rPr>
          <w:t>xi</w:t>
        </w:r>
        <w:r w:rsidR="00C951F4">
          <w:rPr>
            <w:noProof/>
            <w:webHidden/>
          </w:rPr>
          <w:fldChar w:fldCharType="end"/>
        </w:r>
      </w:hyperlink>
    </w:p>
    <w:p w14:paraId="7B3A7496" w14:textId="4C06DF92" w:rsidR="00C951F4" w:rsidRDefault="00210214">
      <w:pPr>
        <w:pStyle w:val="TOC1"/>
        <w:rPr>
          <w:rFonts w:asciiTheme="minorHAnsi" w:eastAsiaTheme="minorEastAsia" w:hAnsiTheme="minorHAnsi" w:cstheme="minorBidi"/>
          <w:b w:val="0"/>
          <w:noProof/>
        </w:rPr>
      </w:pPr>
      <w:hyperlink w:anchor="_Toc56162289" w:history="1">
        <w:r w:rsidR="00C951F4" w:rsidRPr="0015639E">
          <w:rPr>
            <w:rStyle w:val="Hyperlink"/>
            <w:noProof/>
          </w:rPr>
          <w:t>List of Illustrations</w:t>
        </w:r>
        <w:r w:rsidR="00C951F4">
          <w:rPr>
            <w:noProof/>
            <w:webHidden/>
          </w:rPr>
          <w:tab/>
        </w:r>
        <w:r w:rsidR="00C951F4">
          <w:rPr>
            <w:noProof/>
            <w:webHidden/>
          </w:rPr>
          <w:fldChar w:fldCharType="begin"/>
        </w:r>
        <w:r w:rsidR="00C951F4">
          <w:rPr>
            <w:noProof/>
            <w:webHidden/>
          </w:rPr>
          <w:instrText xml:space="preserve"> PAGEREF _Toc56162289 \h </w:instrText>
        </w:r>
        <w:r w:rsidR="00C951F4">
          <w:rPr>
            <w:noProof/>
            <w:webHidden/>
          </w:rPr>
        </w:r>
        <w:r w:rsidR="00C951F4">
          <w:rPr>
            <w:noProof/>
            <w:webHidden/>
          </w:rPr>
          <w:fldChar w:fldCharType="separate"/>
        </w:r>
        <w:r w:rsidR="00C951F4">
          <w:rPr>
            <w:noProof/>
            <w:webHidden/>
          </w:rPr>
          <w:t>xv</w:t>
        </w:r>
        <w:r w:rsidR="00C951F4">
          <w:rPr>
            <w:noProof/>
            <w:webHidden/>
          </w:rPr>
          <w:fldChar w:fldCharType="end"/>
        </w:r>
      </w:hyperlink>
    </w:p>
    <w:p w14:paraId="0C9785BF" w14:textId="198C98D7" w:rsidR="00C951F4" w:rsidRDefault="00210214">
      <w:pPr>
        <w:pStyle w:val="TOC1"/>
        <w:rPr>
          <w:rFonts w:asciiTheme="minorHAnsi" w:eastAsiaTheme="minorEastAsia" w:hAnsiTheme="minorHAnsi" w:cstheme="minorBidi"/>
          <w:b w:val="0"/>
          <w:noProof/>
        </w:rPr>
      </w:pPr>
      <w:hyperlink w:anchor="_Toc56162290" w:history="1">
        <w:r w:rsidR="00C951F4" w:rsidRPr="0015639E">
          <w:rPr>
            <w:rStyle w:val="Hyperlink"/>
            <w:noProof/>
          </w:rPr>
          <w:t>List of Symbols</w:t>
        </w:r>
        <w:r w:rsidR="00C951F4">
          <w:rPr>
            <w:noProof/>
            <w:webHidden/>
          </w:rPr>
          <w:tab/>
        </w:r>
        <w:r w:rsidR="00C951F4">
          <w:rPr>
            <w:noProof/>
            <w:webHidden/>
          </w:rPr>
          <w:fldChar w:fldCharType="begin"/>
        </w:r>
        <w:r w:rsidR="00C951F4">
          <w:rPr>
            <w:noProof/>
            <w:webHidden/>
          </w:rPr>
          <w:instrText xml:space="preserve"> PAGEREF _Toc56162290 \h </w:instrText>
        </w:r>
        <w:r w:rsidR="00C951F4">
          <w:rPr>
            <w:noProof/>
            <w:webHidden/>
          </w:rPr>
        </w:r>
        <w:r w:rsidR="00C951F4">
          <w:rPr>
            <w:noProof/>
            <w:webHidden/>
          </w:rPr>
          <w:fldChar w:fldCharType="separate"/>
        </w:r>
        <w:r w:rsidR="00C951F4">
          <w:rPr>
            <w:noProof/>
            <w:webHidden/>
          </w:rPr>
          <w:t>xvi</w:t>
        </w:r>
        <w:r w:rsidR="00C951F4">
          <w:rPr>
            <w:noProof/>
            <w:webHidden/>
          </w:rPr>
          <w:fldChar w:fldCharType="end"/>
        </w:r>
      </w:hyperlink>
    </w:p>
    <w:p w14:paraId="2BF2AF8E" w14:textId="42523668" w:rsidR="00C951F4" w:rsidRDefault="00210214">
      <w:pPr>
        <w:pStyle w:val="TOC1"/>
        <w:rPr>
          <w:rFonts w:asciiTheme="minorHAnsi" w:eastAsiaTheme="minorEastAsia" w:hAnsiTheme="minorHAnsi" w:cstheme="minorBidi"/>
          <w:b w:val="0"/>
          <w:noProof/>
        </w:rPr>
      </w:pPr>
      <w:hyperlink w:anchor="_Toc56162291" w:history="1">
        <w:r w:rsidR="00C951F4" w:rsidRPr="0015639E">
          <w:rPr>
            <w:rStyle w:val="Hyperlink"/>
            <w:noProof/>
          </w:rPr>
          <w:t>List of Abbreviations</w:t>
        </w:r>
        <w:r w:rsidR="00C951F4">
          <w:rPr>
            <w:noProof/>
            <w:webHidden/>
          </w:rPr>
          <w:tab/>
        </w:r>
        <w:r w:rsidR="00C951F4">
          <w:rPr>
            <w:noProof/>
            <w:webHidden/>
          </w:rPr>
          <w:fldChar w:fldCharType="begin"/>
        </w:r>
        <w:r w:rsidR="00C951F4">
          <w:rPr>
            <w:noProof/>
            <w:webHidden/>
          </w:rPr>
          <w:instrText xml:space="preserve"> PAGEREF _Toc56162291 \h </w:instrText>
        </w:r>
        <w:r w:rsidR="00C951F4">
          <w:rPr>
            <w:noProof/>
            <w:webHidden/>
          </w:rPr>
        </w:r>
        <w:r w:rsidR="00C951F4">
          <w:rPr>
            <w:noProof/>
            <w:webHidden/>
          </w:rPr>
          <w:fldChar w:fldCharType="separate"/>
        </w:r>
        <w:r w:rsidR="00C951F4">
          <w:rPr>
            <w:noProof/>
            <w:webHidden/>
          </w:rPr>
          <w:t>xvii</w:t>
        </w:r>
        <w:r w:rsidR="00C951F4">
          <w:rPr>
            <w:noProof/>
            <w:webHidden/>
          </w:rPr>
          <w:fldChar w:fldCharType="end"/>
        </w:r>
      </w:hyperlink>
    </w:p>
    <w:p w14:paraId="184592C9" w14:textId="366C68E0" w:rsidR="00C951F4" w:rsidRDefault="00210214">
      <w:pPr>
        <w:pStyle w:val="TOC1"/>
        <w:rPr>
          <w:rFonts w:asciiTheme="minorHAnsi" w:eastAsiaTheme="minorEastAsia" w:hAnsiTheme="minorHAnsi" w:cstheme="minorBidi"/>
          <w:b w:val="0"/>
          <w:noProof/>
        </w:rPr>
      </w:pPr>
      <w:hyperlink w:anchor="_Toc56162292" w:history="1">
        <w:r w:rsidR="00C951F4" w:rsidRPr="0015639E">
          <w:rPr>
            <w:rStyle w:val="Hyperlink"/>
            <w:noProof/>
          </w:rPr>
          <w:t>Acknowledgements</w:t>
        </w:r>
        <w:r w:rsidR="00C951F4">
          <w:rPr>
            <w:noProof/>
            <w:webHidden/>
          </w:rPr>
          <w:tab/>
        </w:r>
        <w:r w:rsidR="00C951F4">
          <w:rPr>
            <w:noProof/>
            <w:webHidden/>
          </w:rPr>
          <w:fldChar w:fldCharType="begin"/>
        </w:r>
        <w:r w:rsidR="00C951F4">
          <w:rPr>
            <w:noProof/>
            <w:webHidden/>
          </w:rPr>
          <w:instrText xml:space="preserve"> PAGEREF _Toc56162292 \h </w:instrText>
        </w:r>
        <w:r w:rsidR="00C951F4">
          <w:rPr>
            <w:noProof/>
            <w:webHidden/>
          </w:rPr>
        </w:r>
        <w:r w:rsidR="00C951F4">
          <w:rPr>
            <w:noProof/>
            <w:webHidden/>
          </w:rPr>
          <w:fldChar w:fldCharType="separate"/>
        </w:r>
        <w:r w:rsidR="00C951F4">
          <w:rPr>
            <w:noProof/>
            <w:webHidden/>
          </w:rPr>
          <w:t>xviii</w:t>
        </w:r>
        <w:r w:rsidR="00C951F4">
          <w:rPr>
            <w:noProof/>
            <w:webHidden/>
          </w:rPr>
          <w:fldChar w:fldCharType="end"/>
        </w:r>
      </w:hyperlink>
    </w:p>
    <w:p w14:paraId="401CE556" w14:textId="655D91C1" w:rsidR="00C951F4" w:rsidRDefault="00210214">
      <w:pPr>
        <w:pStyle w:val="TOC1"/>
        <w:rPr>
          <w:rFonts w:asciiTheme="minorHAnsi" w:eastAsiaTheme="minorEastAsia" w:hAnsiTheme="minorHAnsi" w:cstheme="minorBidi"/>
          <w:b w:val="0"/>
          <w:noProof/>
        </w:rPr>
      </w:pPr>
      <w:hyperlink w:anchor="_Toc56162293" w:history="1">
        <w:r w:rsidR="00C951F4" w:rsidRPr="0015639E">
          <w:rPr>
            <w:rStyle w:val="Hyperlink"/>
            <w:noProof/>
          </w:rPr>
          <w:t>Dedication</w:t>
        </w:r>
        <w:r w:rsidR="00C951F4">
          <w:rPr>
            <w:noProof/>
            <w:webHidden/>
          </w:rPr>
          <w:tab/>
        </w:r>
        <w:r w:rsidR="00C951F4">
          <w:rPr>
            <w:noProof/>
            <w:webHidden/>
          </w:rPr>
          <w:fldChar w:fldCharType="begin"/>
        </w:r>
        <w:r w:rsidR="00C951F4">
          <w:rPr>
            <w:noProof/>
            <w:webHidden/>
          </w:rPr>
          <w:instrText xml:space="preserve"> PAGEREF _Toc56162293 \h </w:instrText>
        </w:r>
        <w:r w:rsidR="00C951F4">
          <w:rPr>
            <w:noProof/>
            <w:webHidden/>
          </w:rPr>
        </w:r>
        <w:r w:rsidR="00C951F4">
          <w:rPr>
            <w:noProof/>
            <w:webHidden/>
          </w:rPr>
          <w:fldChar w:fldCharType="separate"/>
        </w:r>
        <w:r w:rsidR="00C951F4">
          <w:rPr>
            <w:noProof/>
            <w:webHidden/>
          </w:rPr>
          <w:t>xix</w:t>
        </w:r>
        <w:r w:rsidR="00C951F4">
          <w:rPr>
            <w:noProof/>
            <w:webHidden/>
          </w:rPr>
          <w:fldChar w:fldCharType="end"/>
        </w:r>
      </w:hyperlink>
    </w:p>
    <w:p w14:paraId="2F96F68D" w14:textId="6E484130" w:rsidR="00C951F4" w:rsidRDefault="00210214">
      <w:pPr>
        <w:pStyle w:val="TOC1"/>
        <w:rPr>
          <w:rFonts w:asciiTheme="minorHAnsi" w:eastAsiaTheme="minorEastAsia" w:hAnsiTheme="minorHAnsi" w:cstheme="minorBidi"/>
          <w:b w:val="0"/>
          <w:noProof/>
        </w:rPr>
      </w:pPr>
      <w:hyperlink w:anchor="_Toc56162294" w:history="1">
        <w:r w:rsidR="00C951F4" w:rsidRPr="0015639E">
          <w:rPr>
            <w:rStyle w:val="Hyperlink"/>
            <w:noProof/>
          </w:rPr>
          <w:t>Chapter 1: Introduction</w:t>
        </w:r>
        <w:r w:rsidR="00C951F4">
          <w:rPr>
            <w:noProof/>
            <w:webHidden/>
          </w:rPr>
          <w:tab/>
        </w:r>
        <w:r w:rsidR="00C951F4">
          <w:rPr>
            <w:noProof/>
            <w:webHidden/>
          </w:rPr>
          <w:fldChar w:fldCharType="begin"/>
        </w:r>
        <w:r w:rsidR="00C951F4">
          <w:rPr>
            <w:noProof/>
            <w:webHidden/>
          </w:rPr>
          <w:instrText xml:space="preserve"> PAGEREF _Toc56162294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4D7D3EB0" w14:textId="7591D0BB"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295" w:history="1">
        <w:r w:rsidR="00C951F4" w:rsidRPr="0015639E">
          <w:rPr>
            <w:rStyle w:val="Hyperlink"/>
            <w:noProof/>
          </w:rPr>
          <w:t>1.1</w:t>
        </w:r>
        <w:r w:rsidR="00C951F4">
          <w:rPr>
            <w:rFonts w:asciiTheme="minorHAnsi" w:eastAsiaTheme="minorEastAsia" w:hAnsiTheme="minorHAnsi" w:cstheme="minorBidi"/>
            <w:noProof/>
            <w:szCs w:val="24"/>
          </w:rPr>
          <w:tab/>
        </w:r>
        <w:r w:rsidR="00C951F4" w:rsidRPr="0015639E">
          <w:rPr>
            <w:rStyle w:val="Hyperlink"/>
            <w:noProof/>
          </w:rPr>
          <w:t>Historical salmon coexistence</w:t>
        </w:r>
        <w:r w:rsidR="00C951F4">
          <w:rPr>
            <w:noProof/>
            <w:webHidden/>
          </w:rPr>
          <w:tab/>
        </w:r>
        <w:r w:rsidR="00C951F4">
          <w:rPr>
            <w:noProof/>
            <w:webHidden/>
          </w:rPr>
          <w:fldChar w:fldCharType="begin"/>
        </w:r>
        <w:r w:rsidR="00C951F4">
          <w:rPr>
            <w:noProof/>
            <w:webHidden/>
          </w:rPr>
          <w:instrText xml:space="preserve"> PAGEREF _Toc56162295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8DABA01" w14:textId="4E1FB49A"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296" w:history="1">
        <w:r w:rsidR="00C951F4" w:rsidRPr="0015639E">
          <w:rPr>
            <w:rStyle w:val="Hyperlink"/>
            <w:noProof/>
          </w:rPr>
          <w:t>1.2</w:t>
        </w:r>
        <w:r w:rsidR="00C951F4">
          <w:rPr>
            <w:rFonts w:asciiTheme="minorHAnsi" w:eastAsiaTheme="minorEastAsia" w:hAnsiTheme="minorHAnsi" w:cstheme="minorBidi"/>
            <w:noProof/>
            <w:szCs w:val="24"/>
          </w:rPr>
          <w:tab/>
        </w:r>
        <w:r w:rsidR="00C951F4" w:rsidRPr="0015639E">
          <w:rPr>
            <w:rStyle w:val="Hyperlink"/>
            <w:noProof/>
          </w:rPr>
          <w:t>Current state of salmon stocks</w:t>
        </w:r>
        <w:r w:rsidR="00C951F4">
          <w:rPr>
            <w:noProof/>
            <w:webHidden/>
          </w:rPr>
          <w:tab/>
        </w:r>
        <w:r w:rsidR="00C951F4">
          <w:rPr>
            <w:noProof/>
            <w:webHidden/>
          </w:rPr>
          <w:fldChar w:fldCharType="begin"/>
        </w:r>
        <w:r w:rsidR="00C951F4">
          <w:rPr>
            <w:noProof/>
            <w:webHidden/>
          </w:rPr>
          <w:instrText xml:space="preserve"> PAGEREF _Toc56162296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A1EB0EC" w14:textId="23FE2368"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297" w:history="1">
        <w:r w:rsidR="00C951F4" w:rsidRPr="0015639E">
          <w:rPr>
            <w:rStyle w:val="Hyperlink"/>
            <w:noProof/>
          </w:rPr>
          <w:t>1.3</w:t>
        </w:r>
        <w:r w:rsidR="00C951F4">
          <w:rPr>
            <w:rFonts w:asciiTheme="minorHAnsi" w:eastAsiaTheme="minorEastAsia" w:hAnsiTheme="minorHAnsi" w:cstheme="minorBidi"/>
            <w:noProof/>
            <w:szCs w:val="24"/>
          </w:rPr>
          <w:tab/>
        </w:r>
        <w:r w:rsidR="00C951F4" w:rsidRPr="0015639E">
          <w:rPr>
            <w:rStyle w:val="Hyperlink"/>
            <w:noProof/>
          </w:rPr>
          <w:t>Salmon life history and early marine migration</w:t>
        </w:r>
        <w:r w:rsidR="00C951F4">
          <w:rPr>
            <w:noProof/>
            <w:webHidden/>
          </w:rPr>
          <w:tab/>
        </w:r>
        <w:r w:rsidR="00C951F4">
          <w:rPr>
            <w:noProof/>
            <w:webHidden/>
          </w:rPr>
          <w:fldChar w:fldCharType="begin"/>
        </w:r>
        <w:r w:rsidR="00C951F4">
          <w:rPr>
            <w:noProof/>
            <w:webHidden/>
          </w:rPr>
          <w:instrText xml:space="preserve"> PAGEREF _Toc56162297 \h </w:instrText>
        </w:r>
        <w:r w:rsidR="00C951F4">
          <w:rPr>
            <w:noProof/>
            <w:webHidden/>
          </w:rPr>
        </w:r>
        <w:r w:rsidR="00C951F4">
          <w:rPr>
            <w:noProof/>
            <w:webHidden/>
          </w:rPr>
          <w:fldChar w:fldCharType="separate"/>
        </w:r>
        <w:r w:rsidR="00C951F4">
          <w:rPr>
            <w:noProof/>
            <w:webHidden/>
          </w:rPr>
          <w:t>2</w:t>
        </w:r>
        <w:r w:rsidR="00C951F4">
          <w:rPr>
            <w:noProof/>
            <w:webHidden/>
          </w:rPr>
          <w:fldChar w:fldCharType="end"/>
        </w:r>
      </w:hyperlink>
    </w:p>
    <w:p w14:paraId="66763189" w14:textId="1F9C7548"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298" w:history="1">
        <w:r w:rsidR="00C951F4" w:rsidRPr="0015639E">
          <w:rPr>
            <w:rStyle w:val="Hyperlink"/>
            <w:noProof/>
          </w:rPr>
          <w:t>1.4</w:t>
        </w:r>
        <w:r w:rsidR="00C951F4">
          <w:rPr>
            <w:rFonts w:asciiTheme="minorHAnsi" w:eastAsiaTheme="minorEastAsia" w:hAnsiTheme="minorHAnsi" w:cstheme="minorBidi"/>
            <w:noProof/>
            <w:szCs w:val="24"/>
          </w:rPr>
          <w:tab/>
        </w:r>
        <w:r w:rsidR="00C951F4" w:rsidRPr="0015639E">
          <w:rPr>
            <w:rStyle w:val="Hyperlink"/>
            <w:noProof/>
          </w:rPr>
          <w:t>Salmon feeding and competition</w:t>
        </w:r>
        <w:r w:rsidR="00C951F4">
          <w:rPr>
            <w:noProof/>
            <w:webHidden/>
          </w:rPr>
          <w:tab/>
        </w:r>
        <w:r w:rsidR="00C951F4">
          <w:rPr>
            <w:noProof/>
            <w:webHidden/>
          </w:rPr>
          <w:fldChar w:fldCharType="begin"/>
        </w:r>
        <w:r w:rsidR="00C951F4">
          <w:rPr>
            <w:noProof/>
            <w:webHidden/>
          </w:rPr>
          <w:instrText xml:space="preserve"> PAGEREF _Toc56162298 \h </w:instrText>
        </w:r>
        <w:r w:rsidR="00C951F4">
          <w:rPr>
            <w:noProof/>
            <w:webHidden/>
          </w:rPr>
        </w:r>
        <w:r w:rsidR="00C951F4">
          <w:rPr>
            <w:noProof/>
            <w:webHidden/>
          </w:rPr>
          <w:fldChar w:fldCharType="separate"/>
        </w:r>
        <w:r w:rsidR="00C951F4">
          <w:rPr>
            <w:noProof/>
            <w:webHidden/>
          </w:rPr>
          <w:t>3</w:t>
        </w:r>
        <w:r w:rsidR="00C951F4">
          <w:rPr>
            <w:noProof/>
            <w:webHidden/>
          </w:rPr>
          <w:fldChar w:fldCharType="end"/>
        </w:r>
      </w:hyperlink>
    </w:p>
    <w:p w14:paraId="5F5752DF" w14:textId="4BCC4386"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299" w:history="1">
        <w:r w:rsidR="00C951F4" w:rsidRPr="0015639E">
          <w:rPr>
            <w:rStyle w:val="Hyperlink"/>
            <w:noProof/>
          </w:rPr>
          <w:t>1.5</w:t>
        </w:r>
        <w:r w:rsidR="00C951F4">
          <w:rPr>
            <w:rFonts w:asciiTheme="minorHAnsi" w:eastAsiaTheme="minorEastAsia" w:hAnsiTheme="minorHAnsi" w:cstheme="minorBidi"/>
            <w:noProof/>
            <w:szCs w:val="24"/>
          </w:rPr>
          <w:tab/>
        </w:r>
        <w:r w:rsidR="00C951F4" w:rsidRPr="0015639E">
          <w:rPr>
            <w:rStyle w:val="Hyperlink"/>
            <w:noProof/>
          </w:rPr>
          <w:t>Study area and aims</w:t>
        </w:r>
        <w:r w:rsidR="00C951F4">
          <w:rPr>
            <w:noProof/>
            <w:webHidden/>
          </w:rPr>
          <w:tab/>
        </w:r>
        <w:r w:rsidR="00C951F4">
          <w:rPr>
            <w:noProof/>
            <w:webHidden/>
          </w:rPr>
          <w:fldChar w:fldCharType="begin"/>
        </w:r>
        <w:r w:rsidR="00C951F4">
          <w:rPr>
            <w:noProof/>
            <w:webHidden/>
          </w:rPr>
          <w:instrText xml:space="preserve"> PAGEREF _Toc56162299 \h </w:instrText>
        </w:r>
        <w:r w:rsidR="00C951F4">
          <w:rPr>
            <w:noProof/>
            <w:webHidden/>
          </w:rPr>
        </w:r>
        <w:r w:rsidR="00C951F4">
          <w:rPr>
            <w:noProof/>
            <w:webHidden/>
          </w:rPr>
          <w:fldChar w:fldCharType="separate"/>
        </w:r>
        <w:r w:rsidR="00C951F4">
          <w:rPr>
            <w:noProof/>
            <w:webHidden/>
          </w:rPr>
          <w:t>4</w:t>
        </w:r>
        <w:r w:rsidR="00C951F4">
          <w:rPr>
            <w:noProof/>
            <w:webHidden/>
          </w:rPr>
          <w:fldChar w:fldCharType="end"/>
        </w:r>
      </w:hyperlink>
    </w:p>
    <w:p w14:paraId="341329C0" w14:textId="463FB8E9" w:rsidR="00C951F4" w:rsidRDefault="00210214">
      <w:pPr>
        <w:pStyle w:val="TOC1"/>
        <w:rPr>
          <w:rFonts w:asciiTheme="minorHAnsi" w:eastAsiaTheme="minorEastAsia" w:hAnsiTheme="minorHAnsi" w:cstheme="minorBidi"/>
          <w:b w:val="0"/>
          <w:noProof/>
        </w:rPr>
      </w:pPr>
      <w:hyperlink w:anchor="_Toc56162300" w:history="1">
        <w:r w:rsidR="00C951F4" w:rsidRPr="0015639E">
          <w:rPr>
            <w:rStyle w:val="Hyperlink"/>
            <w:noProof/>
          </w:rPr>
          <w:t>Chapter 2: Juvenile pink and chum salmon divide prey resources in response to poor foraging conditions</w:t>
        </w:r>
        <w:r w:rsidR="00C951F4">
          <w:rPr>
            <w:noProof/>
            <w:webHidden/>
          </w:rPr>
          <w:tab/>
        </w:r>
        <w:r w:rsidR="00C951F4">
          <w:rPr>
            <w:noProof/>
            <w:webHidden/>
          </w:rPr>
          <w:fldChar w:fldCharType="begin"/>
        </w:r>
        <w:r w:rsidR="00C951F4">
          <w:rPr>
            <w:noProof/>
            <w:webHidden/>
          </w:rPr>
          <w:instrText xml:space="preserve"> PAGEREF _Toc56162300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5E358470" w14:textId="4F7AE6FA"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01" w:history="1">
        <w:r w:rsidR="00C951F4" w:rsidRPr="0015639E">
          <w:rPr>
            <w:rStyle w:val="Hyperlink"/>
            <w:noProof/>
          </w:rPr>
          <w:t>2.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01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4626A6C9" w14:textId="76CC9C84"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02" w:history="1">
        <w:r w:rsidR="00C951F4" w:rsidRPr="0015639E">
          <w:rPr>
            <w:rStyle w:val="Hyperlink"/>
            <w:noProof/>
          </w:rPr>
          <w:t>2.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02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3D94EA6" w14:textId="29C360F5"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3" w:history="1">
        <w:r w:rsidR="00C951F4" w:rsidRPr="0015639E">
          <w:rPr>
            <w:rStyle w:val="Hyperlink"/>
            <w:noProof/>
          </w:rPr>
          <w:t>2.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03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2AB2A25" w14:textId="2E0BB813"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4" w:history="1">
        <w:r w:rsidR="00C951F4" w:rsidRPr="0015639E">
          <w:rPr>
            <w:rStyle w:val="Hyperlink"/>
            <w:noProof/>
          </w:rPr>
          <w:t>2.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04 \h </w:instrText>
        </w:r>
        <w:r w:rsidR="00C951F4">
          <w:rPr>
            <w:noProof/>
            <w:webHidden/>
          </w:rPr>
        </w:r>
        <w:r w:rsidR="00C951F4">
          <w:rPr>
            <w:noProof/>
            <w:webHidden/>
          </w:rPr>
          <w:fldChar w:fldCharType="separate"/>
        </w:r>
        <w:r w:rsidR="00C951F4">
          <w:rPr>
            <w:noProof/>
            <w:webHidden/>
          </w:rPr>
          <w:t>13</w:t>
        </w:r>
        <w:r w:rsidR="00C951F4">
          <w:rPr>
            <w:noProof/>
            <w:webHidden/>
          </w:rPr>
          <w:fldChar w:fldCharType="end"/>
        </w:r>
      </w:hyperlink>
    </w:p>
    <w:p w14:paraId="0B7CA03E" w14:textId="332262CC"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5" w:history="1">
        <w:r w:rsidR="00C951F4" w:rsidRPr="0015639E">
          <w:rPr>
            <w:rStyle w:val="Hyperlink"/>
            <w:noProof/>
          </w:rPr>
          <w:t>2.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05 \h </w:instrText>
        </w:r>
        <w:r w:rsidR="00C951F4">
          <w:rPr>
            <w:noProof/>
            <w:webHidden/>
          </w:rPr>
        </w:r>
        <w:r w:rsidR="00C951F4">
          <w:rPr>
            <w:noProof/>
            <w:webHidden/>
          </w:rPr>
          <w:fldChar w:fldCharType="separate"/>
        </w:r>
        <w:r w:rsidR="00C951F4">
          <w:rPr>
            <w:noProof/>
            <w:webHidden/>
          </w:rPr>
          <w:t>14</w:t>
        </w:r>
        <w:r w:rsidR="00C951F4">
          <w:rPr>
            <w:noProof/>
            <w:webHidden/>
          </w:rPr>
          <w:fldChar w:fldCharType="end"/>
        </w:r>
      </w:hyperlink>
    </w:p>
    <w:p w14:paraId="471C12FC" w14:textId="6D4A7172"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06" w:history="1">
        <w:r w:rsidR="00C951F4" w:rsidRPr="0015639E">
          <w:rPr>
            <w:rStyle w:val="Hyperlink"/>
            <w:noProof/>
          </w:rPr>
          <w:t>2.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06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1B112AAF" w14:textId="268878AF"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7" w:history="1">
        <w:r w:rsidR="00C951F4" w:rsidRPr="0015639E">
          <w:rPr>
            <w:rStyle w:val="Hyperlink"/>
            <w:noProof/>
          </w:rPr>
          <w:t>2.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07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7C9F4CF1" w14:textId="1F620E48"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8" w:history="1">
        <w:r w:rsidR="00C951F4" w:rsidRPr="0015639E">
          <w:rPr>
            <w:rStyle w:val="Hyperlink"/>
            <w:noProof/>
          </w:rPr>
          <w:t>2.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08 \h </w:instrText>
        </w:r>
        <w:r w:rsidR="00C951F4">
          <w:rPr>
            <w:noProof/>
            <w:webHidden/>
          </w:rPr>
        </w:r>
        <w:r w:rsidR="00C951F4">
          <w:rPr>
            <w:noProof/>
            <w:webHidden/>
          </w:rPr>
          <w:fldChar w:fldCharType="separate"/>
        </w:r>
        <w:r w:rsidR="00C951F4">
          <w:rPr>
            <w:noProof/>
            <w:webHidden/>
          </w:rPr>
          <w:t>17</w:t>
        </w:r>
        <w:r w:rsidR="00C951F4">
          <w:rPr>
            <w:noProof/>
            <w:webHidden/>
          </w:rPr>
          <w:fldChar w:fldCharType="end"/>
        </w:r>
      </w:hyperlink>
    </w:p>
    <w:p w14:paraId="0657C3CC" w14:textId="2E53BAEB"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09" w:history="1">
        <w:r w:rsidR="00C951F4" w:rsidRPr="0015639E">
          <w:rPr>
            <w:rStyle w:val="Hyperlink"/>
            <w:noProof/>
          </w:rPr>
          <w:t>2.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09 \h </w:instrText>
        </w:r>
        <w:r w:rsidR="00C951F4">
          <w:rPr>
            <w:noProof/>
            <w:webHidden/>
          </w:rPr>
        </w:r>
        <w:r w:rsidR="00C951F4">
          <w:rPr>
            <w:noProof/>
            <w:webHidden/>
          </w:rPr>
          <w:fldChar w:fldCharType="separate"/>
        </w:r>
        <w:r w:rsidR="00C951F4">
          <w:rPr>
            <w:noProof/>
            <w:webHidden/>
          </w:rPr>
          <w:t>19</w:t>
        </w:r>
        <w:r w:rsidR="00C951F4">
          <w:rPr>
            <w:noProof/>
            <w:webHidden/>
          </w:rPr>
          <w:fldChar w:fldCharType="end"/>
        </w:r>
      </w:hyperlink>
    </w:p>
    <w:p w14:paraId="6FFF2187" w14:textId="17552B9E"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10" w:history="1">
        <w:r w:rsidR="00C951F4" w:rsidRPr="0015639E">
          <w:rPr>
            <w:rStyle w:val="Hyperlink"/>
            <w:noProof/>
          </w:rPr>
          <w:t>2.3.4</w:t>
        </w:r>
        <w:r w:rsidR="00C951F4">
          <w:rPr>
            <w:rFonts w:asciiTheme="minorHAnsi" w:eastAsiaTheme="minorEastAsia" w:hAnsiTheme="minorHAnsi" w:cstheme="minorBidi"/>
            <w:noProof/>
            <w:szCs w:val="24"/>
          </w:rPr>
          <w:tab/>
        </w:r>
        <w:r w:rsidR="00C951F4" w:rsidRPr="0015639E">
          <w:rPr>
            <w:rStyle w:val="Hyperlink"/>
            <w:noProof/>
          </w:rPr>
          <w:t>Diet overlap between pink and chum salmon</w:t>
        </w:r>
        <w:r w:rsidR="00C951F4">
          <w:rPr>
            <w:noProof/>
            <w:webHidden/>
          </w:rPr>
          <w:tab/>
        </w:r>
        <w:r w:rsidR="00C951F4">
          <w:rPr>
            <w:noProof/>
            <w:webHidden/>
          </w:rPr>
          <w:fldChar w:fldCharType="begin"/>
        </w:r>
        <w:r w:rsidR="00C951F4">
          <w:rPr>
            <w:noProof/>
            <w:webHidden/>
          </w:rPr>
          <w:instrText xml:space="preserve"> PAGEREF _Toc56162310 \h </w:instrText>
        </w:r>
        <w:r w:rsidR="00C951F4">
          <w:rPr>
            <w:noProof/>
            <w:webHidden/>
          </w:rPr>
        </w:r>
        <w:r w:rsidR="00C951F4">
          <w:rPr>
            <w:noProof/>
            <w:webHidden/>
          </w:rPr>
          <w:fldChar w:fldCharType="separate"/>
        </w:r>
        <w:r w:rsidR="00C951F4">
          <w:rPr>
            <w:noProof/>
            <w:webHidden/>
          </w:rPr>
          <w:t>20</w:t>
        </w:r>
        <w:r w:rsidR="00C951F4">
          <w:rPr>
            <w:noProof/>
            <w:webHidden/>
          </w:rPr>
          <w:fldChar w:fldCharType="end"/>
        </w:r>
      </w:hyperlink>
    </w:p>
    <w:p w14:paraId="29B62FA1" w14:textId="629FFF52"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11" w:history="1">
        <w:r w:rsidR="00C951F4" w:rsidRPr="0015639E">
          <w:rPr>
            <w:rStyle w:val="Hyperlink"/>
            <w:noProof/>
          </w:rPr>
          <w:t>2.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11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D4E096E" w14:textId="1CCE1680"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12" w:history="1">
        <w:r w:rsidR="00C951F4" w:rsidRPr="0015639E">
          <w:rPr>
            <w:rStyle w:val="Hyperlink"/>
            <w:noProof/>
          </w:rPr>
          <w:t>2.4.1</w:t>
        </w:r>
        <w:r w:rsidR="00C951F4">
          <w:rPr>
            <w:rFonts w:asciiTheme="minorHAnsi" w:eastAsiaTheme="minorEastAsia" w:hAnsiTheme="minorHAnsi" w:cstheme="minorBidi"/>
            <w:noProof/>
            <w:szCs w:val="24"/>
          </w:rPr>
          <w:tab/>
        </w:r>
        <w:r w:rsidR="00C951F4" w:rsidRPr="0015639E">
          <w:rPr>
            <w:rStyle w:val="Hyperlink"/>
            <w:noProof/>
          </w:rPr>
          <w:t>Pink and chum salmon feeding strategies</w:t>
        </w:r>
        <w:r w:rsidR="00C951F4">
          <w:rPr>
            <w:noProof/>
            <w:webHidden/>
          </w:rPr>
          <w:tab/>
        </w:r>
        <w:r w:rsidR="00C951F4">
          <w:rPr>
            <w:noProof/>
            <w:webHidden/>
          </w:rPr>
          <w:fldChar w:fldCharType="begin"/>
        </w:r>
        <w:r w:rsidR="00C951F4">
          <w:rPr>
            <w:noProof/>
            <w:webHidden/>
          </w:rPr>
          <w:instrText xml:space="preserve"> PAGEREF _Toc56162312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5CCA7EA" w14:textId="35FCDD73"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13" w:history="1">
        <w:r w:rsidR="00C951F4" w:rsidRPr="0015639E">
          <w:rPr>
            <w:rStyle w:val="Hyperlink"/>
            <w:noProof/>
          </w:rPr>
          <w:t>2.4.2</w:t>
        </w:r>
        <w:r w:rsidR="00C951F4">
          <w:rPr>
            <w:rFonts w:asciiTheme="minorHAnsi" w:eastAsiaTheme="minorEastAsia" w:hAnsiTheme="minorHAnsi" w:cstheme="minorBidi"/>
            <w:noProof/>
            <w:szCs w:val="24"/>
          </w:rPr>
          <w:tab/>
        </w:r>
        <w:r w:rsidR="00C951F4" w:rsidRPr="0015639E">
          <w:rPr>
            <w:rStyle w:val="Hyperlink"/>
            <w:noProof/>
          </w:rPr>
          <w:t>Feast or famine: salmon feeding and condition</w:t>
        </w:r>
        <w:r w:rsidR="00C951F4">
          <w:rPr>
            <w:noProof/>
            <w:webHidden/>
          </w:rPr>
          <w:tab/>
        </w:r>
        <w:r w:rsidR="00C951F4">
          <w:rPr>
            <w:noProof/>
            <w:webHidden/>
          </w:rPr>
          <w:fldChar w:fldCharType="begin"/>
        </w:r>
        <w:r w:rsidR="00C951F4">
          <w:rPr>
            <w:noProof/>
            <w:webHidden/>
          </w:rPr>
          <w:instrText xml:space="preserve"> PAGEREF _Toc56162313 \h </w:instrText>
        </w:r>
        <w:r w:rsidR="00C951F4">
          <w:rPr>
            <w:noProof/>
            <w:webHidden/>
          </w:rPr>
        </w:r>
        <w:r w:rsidR="00C951F4">
          <w:rPr>
            <w:noProof/>
            <w:webHidden/>
          </w:rPr>
          <w:fldChar w:fldCharType="separate"/>
        </w:r>
        <w:r w:rsidR="00C951F4">
          <w:rPr>
            <w:noProof/>
            <w:webHidden/>
          </w:rPr>
          <w:t>24</w:t>
        </w:r>
        <w:r w:rsidR="00C951F4">
          <w:rPr>
            <w:noProof/>
            <w:webHidden/>
          </w:rPr>
          <w:fldChar w:fldCharType="end"/>
        </w:r>
      </w:hyperlink>
    </w:p>
    <w:p w14:paraId="57528583" w14:textId="59F5242C"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14" w:history="1">
        <w:r w:rsidR="00C951F4" w:rsidRPr="0015639E">
          <w:rPr>
            <w:rStyle w:val="Hyperlink"/>
            <w:noProof/>
          </w:rPr>
          <w:t>2.4.3</w:t>
        </w:r>
        <w:r w:rsidR="00C951F4">
          <w:rPr>
            <w:rFonts w:asciiTheme="minorHAnsi" w:eastAsiaTheme="minorEastAsia" w:hAnsiTheme="minorHAnsi" w:cstheme="minorBidi"/>
            <w:noProof/>
            <w:szCs w:val="24"/>
          </w:rPr>
          <w:tab/>
        </w:r>
        <w:r w:rsidR="00C951F4" w:rsidRPr="0015639E">
          <w:rPr>
            <w:rStyle w:val="Hyperlink"/>
            <w:noProof/>
          </w:rPr>
          <w:t>Species competition or coexistence?</w:t>
        </w:r>
        <w:r w:rsidR="00C951F4">
          <w:rPr>
            <w:noProof/>
            <w:webHidden/>
          </w:rPr>
          <w:tab/>
        </w:r>
        <w:r w:rsidR="00C951F4">
          <w:rPr>
            <w:noProof/>
            <w:webHidden/>
          </w:rPr>
          <w:fldChar w:fldCharType="begin"/>
        </w:r>
        <w:r w:rsidR="00C951F4">
          <w:rPr>
            <w:noProof/>
            <w:webHidden/>
          </w:rPr>
          <w:instrText xml:space="preserve"> PAGEREF _Toc56162314 \h </w:instrText>
        </w:r>
        <w:r w:rsidR="00C951F4">
          <w:rPr>
            <w:noProof/>
            <w:webHidden/>
          </w:rPr>
        </w:r>
        <w:r w:rsidR="00C951F4">
          <w:rPr>
            <w:noProof/>
            <w:webHidden/>
          </w:rPr>
          <w:fldChar w:fldCharType="separate"/>
        </w:r>
        <w:r w:rsidR="00C951F4">
          <w:rPr>
            <w:noProof/>
            <w:webHidden/>
          </w:rPr>
          <w:t>26</w:t>
        </w:r>
        <w:r w:rsidR="00C951F4">
          <w:rPr>
            <w:noProof/>
            <w:webHidden/>
          </w:rPr>
          <w:fldChar w:fldCharType="end"/>
        </w:r>
      </w:hyperlink>
    </w:p>
    <w:p w14:paraId="13D8D3B3" w14:textId="7A4ACED7"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15" w:history="1">
        <w:r w:rsidR="00C951F4" w:rsidRPr="0015639E">
          <w:rPr>
            <w:rStyle w:val="Hyperlink"/>
            <w:noProof/>
          </w:rPr>
          <w:t>2.4.4</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15 \h </w:instrText>
        </w:r>
        <w:r w:rsidR="00C951F4">
          <w:rPr>
            <w:noProof/>
            <w:webHidden/>
          </w:rPr>
        </w:r>
        <w:r w:rsidR="00C951F4">
          <w:rPr>
            <w:noProof/>
            <w:webHidden/>
          </w:rPr>
          <w:fldChar w:fldCharType="separate"/>
        </w:r>
        <w:r w:rsidR="00C951F4">
          <w:rPr>
            <w:noProof/>
            <w:webHidden/>
          </w:rPr>
          <w:t>28</w:t>
        </w:r>
        <w:r w:rsidR="00C951F4">
          <w:rPr>
            <w:noProof/>
            <w:webHidden/>
          </w:rPr>
          <w:fldChar w:fldCharType="end"/>
        </w:r>
      </w:hyperlink>
    </w:p>
    <w:p w14:paraId="003E3D18" w14:textId="4CCB52F9"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16" w:history="1">
        <w:r w:rsidR="00C951F4" w:rsidRPr="0015639E">
          <w:rPr>
            <w:rStyle w:val="Hyperlink"/>
            <w:noProof/>
          </w:rPr>
          <w:t>2.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16 \h </w:instrText>
        </w:r>
        <w:r w:rsidR="00C951F4">
          <w:rPr>
            <w:noProof/>
            <w:webHidden/>
          </w:rPr>
        </w:r>
        <w:r w:rsidR="00C951F4">
          <w:rPr>
            <w:noProof/>
            <w:webHidden/>
          </w:rPr>
          <w:fldChar w:fldCharType="separate"/>
        </w:r>
        <w:r w:rsidR="00C951F4">
          <w:rPr>
            <w:noProof/>
            <w:webHidden/>
          </w:rPr>
          <w:t>29</w:t>
        </w:r>
        <w:r w:rsidR="00C951F4">
          <w:rPr>
            <w:noProof/>
            <w:webHidden/>
          </w:rPr>
          <w:fldChar w:fldCharType="end"/>
        </w:r>
      </w:hyperlink>
    </w:p>
    <w:p w14:paraId="6EBA64A2" w14:textId="2A6F7169"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17" w:history="1">
        <w:r w:rsidR="00C951F4" w:rsidRPr="0015639E">
          <w:rPr>
            <w:rStyle w:val="Hyperlink"/>
            <w:rFonts w:eastAsia="Times New Roman"/>
            <w:noProof/>
          </w:rPr>
          <w:t>2.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17 \h </w:instrText>
        </w:r>
        <w:r w:rsidR="00C951F4">
          <w:rPr>
            <w:noProof/>
            <w:webHidden/>
          </w:rPr>
        </w:r>
        <w:r w:rsidR="00C951F4">
          <w:rPr>
            <w:noProof/>
            <w:webHidden/>
          </w:rPr>
          <w:fldChar w:fldCharType="separate"/>
        </w:r>
        <w:r w:rsidR="00C951F4">
          <w:rPr>
            <w:noProof/>
            <w:webHidden/>
          </w:rPr>
          <w:t>30</w:t>
        </w:r>
        <w:r w:rsidR="00C951F4">
          <w:rPr>
            <w:noProof/>
            <w:webHidden/>
          </w:rPr>
          <w:fldChar w:fldCharType="end"/>
        </w:r>
      </w:hyperlink>
    </w:p>
    <w:p w14:paraId="7FB38D6A" w14:textId="41EE4FC7"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18" w:history="1">
        <w:r w:rsidR="00C951F4" w:rsidRPr="0015639E">
          <w:rPr>
            <w:rStyle w:val="Hyperlink"/>
            <w:noProof/>
          </w:rPr>
          <w:t>2.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18 \h </w:instrText>
        </w:r>
        <w:r w:rsidR="00C951F4">
          <w:rPr>
            <w:noProof/>
            <w:webHidden/>
          </w:rPr>
        </w:r>
        <w:r w:rsidR="00C951F4">
          <w:rPr>
            <w:noProof/>
            <w:webHidden/>
          </w:rPr>
          <w:fldChar w:fldCharType="separate"/>
        </w:r>
        <w:r w:rsidR="00C951F4">
          <w:rPr>
            <w:noProof/>
            <w:webHidden/>
          </w:rPr>
          <w:t>34</w:t>
        </w:r>
        <w:r w:rsidR="00C951F4">
          <w:rPr>
            <w:noProof/>
            <w:webHidden/>
          </w:rPr>
          <w:fldChar w:fldCharType="end"/>
        </w:r>
      </w:hyperlink>
    </w:p>
    <w:p w14:paraId="26451FC2" w14:textId="44E3E8FE" w:rsidR="00C951F4" w:rsidRDefault="00210214">
      <w:pPr>
        <w:pStyle w:val="TOC1"/>
        <w:rPr>
          <w:rFonts w:asciiTheme="minorHAnsi" w:eastAsiaTheme="minorEastAsia" w:hAnsiTheme="minorHAnsi" w:cstheme="minorBidi"/>
          <w:b w:val="0"/>
          <w:noProof/>
        </w:rPr>
      </w:pPr>
      <w:hyperlink w:anchor="_Toc56162319" w:history="1">
        <w:r w:rsidR="00C951F4" w:rsidRPr="0015639E">
          <w:rPr>
            <w:rStyle w:val="Hyperlink"/>
            <w:noProof/>
          </w:rPr>
          <w:t>Chapter 3: Salmon trophic interactions shift with prey phenology and migration timing</w:t>
        </w:r>
        <w:r w:rsidR="00C951F4">
          <w:rPr>
            <w:noProof/>
            <w:webHidden/>
          </w:rPr>
          <w:tab/>
        </w:r>
        <w:r w:rsidR="00C951F4">
          <w:rPr>
            <w:noProof/>
            <w:webHidden/>
          </w:rPr>
          <w:fldChar w:fldCharType="begin"/>
        </w:r>
        <w:r w:rsidR="00C951F4">
          <w:rPr>
            <w:noProof/>
            <w:webHidden/>
          </w:rPr>
          <w:instrText xml:space="preserve"> PAGEREF _Toc56162319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44E01FE1" w14:textId="23172120"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20" w:history="1">
        <w:r w:rsidR="00C951F4" w:rsidRPr="0015639E">
          <w:rPr>
            <w:rStyle w:val="Hyperlink"/>
            <w:noProof/>
          </w:rPr>
          <w:t>3.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20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6533E2BD" w14:textId="7524573A"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21" w:history="1">
        <w:r w:rsidR="00C951F4" w:rsidRPr="0015639E">
          <w:rPr>
            <w:rStyle w:val="Hyperlink"/>
            <w:noProof/>
          </w:rPr>
          <w:t>3.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21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128E4AFF" w14:textId="2B1778A1"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2" w:history="1">
        <w:r w:rsidR="00C951F4" w:rsidRPr="0015639E">
          <w:rPr>
            <w:rStyle w:val="Hyperlink"/>
            <w:noProof/>
          </w:rPr>
          <w:t>3.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22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77DFE669" w14:textId="3823779D"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3" w:history="1">
        <w:r w:rsidR="00C951F4" w:rsidRPr="0015639E">
          <w:rPr>
            <w:rStyle w:val="Hyperlink"/>
            <w:noProof/>
          </w:rPr>
          <w:t>3.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23 \h </w:instrText>
        </w:r>
        <w:r w:rsidR="00C951F4">
          <w:rPr>
            <w:noProof/>
            <w:webHidden/>
          </w:rPr>
        </w:r>
        <w:r w:rsidR="00C951F4">
          <w:rPr>
            <w:noProof/>
            <w:webHidden/>
          </w:rPr>
          <w:fldChar w:fldCharType="separate"/>
        </w:r>
        <w:r w:rsidR="00C951F4">
          <w:rPr>
            <w:noProof/>
            <w:webHidden/>
          </w:rPr>
          <w:t>47</w:t>
        </w:r>
        <w:r w:rsidR="00C951F4">
          <w:rPr>
            <w:noProof/>
            <w:webHidden/>
          </w:rPr>
          <w:fldChar w:fldCharType="end"/>
        </w:r>
      </w:hyperlink>
    </w:p>
    <w:p w14:paraId="639738D0" w14:textId="7E335819"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4" w:history="1">
        <w:r w:rsidR="00C951F4" w:rsidRPr="0015639E">
          <w:rPr>
            <w:rStyle w:val="Hyperlink"/>
            <w:noProof/>
          </w:rPr>
          <w:t>3.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24 \h </w:instrText>
        </w:r>
        <w:r w:rsidR="00C951F4">
          <w:rPr>
            <w:noProof/>
            <w:webHidden/>
          </w:rPr>
        </w:r>
        <w:r w:rsidR="00C951F4">
          <w:rPr>
            <w:noProof/>
            <w:webHidden/>
          </w:rPr>
          <w:fldChar w:fldCharType="separate"/>
        </w:r>
        <w:r w:rsidR="00C951F4">
          <w:rPr>
            <w:noProof/>
            <w:webHidden/>
          </w:rPr>
          <w:t>48</w:t>
        </w:r>
        <w:r w:rsidR="00C951F4">
          <w:rPr>
            <w:noProof/>
            <w:webHidden/>
          </w:rPr>
          <w:fldChar w:fldCharType="end"/>
        </w:r>
      </w:hyperlink>
    </w:p>
    <w:p w14:paraId="3B6B6857" w14:textId="2D1C53F8"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25" w:history="1">
        <w:r w:rsidR="00C951F4" w:rsidRPr="0015639E">
          <w:rPr>
            <w:rStyle w:val="Hyperlink"/>
            <w:noProof/>
          </w:rPr>
          <w:t>3.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25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228EB736" w14:textId="366372E4"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6" w:history="1">
        <w:r w:rsidR="00C951F4" w:rsidRPr="0015639E">
          <w:rPr>
            <w:rStyle w:val="Hyperlink"/>
            <w:noProof/>
          </w:rPr>
          <w:t>3.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26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581751C8" w14:textId="3BF32F45"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7" w:history="1">
        <w:r w:rsidR="00C951F4" w:rsidRPr="0015639E">
          <w:rPr>
            <w:rStyle w:val="Hyperlink"/>
            <w:noProof/>
          </w:rPr>
          <w:t>3.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27 \h </w:instrText>
        </w:r>
        <w:r w:rsidR="00C951F4">
          <w:rPr>
            <w:noProof/>
            <w:webHidden/>
          </w:rPr>
        </w:r>
        <w:r w:rsidR="00C951F4">
          <w:rPr>
            <w:noProof/>
            <w:webHidden/>
          </w:rPr>
          <w:fldChar w:fldCharType="separate"/>
        </w:r>
        <w:r w:rsidR="00C951F4">
          <w:rPr>
            <w:noProof/>
            <w:webHidden/>
          </w:rPr>
          <w:t>51</w:t>
        </w:r>
        <w:r w:rsidR="00C951F4">
          <w:rPr>
            <w:noProof/>
            <w:webHidden/>
          </w:rPr>
          <w:fldChar w:fldCharType="end"/>
        </w:r>
      </w:hyperlink>
    </w:p>
    <w:p w14:paraId="11A94438" w14:textId="3F20AD79"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8" w:history="1">
        <w:r w:rsidR="00C951F4" w:rsidRPr="0015639E">
          <w:rPr>
            <w:rStyle w:val="Hyperlink"/>
            <w:noProof/>
          </w:rPr>
          <w:t>3.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28 \h </w:instrText>
        </w:r>
        <w:r w:rsidR="00C951F4">
          <w:rPr>
            <w:noProof/>
            <w:webHidden/>
          </w:rPr>
        </w:r>
        <w:r w:rsidR="00C951F4">
          <w:rPr>
            <w:noProof/>
            <w:webHidden/>
          </w:rPr>
          <w:fldChar w:fldCharType="separate"/>
        </w:r>
        <w:r w:rsidR="00C951F4">
          <w:rPr>
            <w:noProof/>
            <w:webHidden/>
          </w:rPr>
          <w:t>53</w:t>
        </w:r>
        <w:r w:rsidR="00C951F4">
          <w:rPr>
            <w:noProof/>
            <w:webHidden/>
          </w:rPr>
          <w:fldChar w:fldCharType="end"/>
        </w:r>
      </w:hyperlink>
    </w:p>
    <w:p w14:paraId="25AAD4AA" w14:textId="3EC98287"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29" w:history="1">
        <w:r w:rsidR="00C951F4" w:rsidRPr="0015639E">
          <w:rPr>
            <w:rStyle w:val="Hyperlink"/>
            <w:noProof/>
          </w:rPr>
          <w:t>3.3.4</w:t>
        </w:r>
        <w:r w:rsidR="00C951F4">
          <w:rPr>
            <w:rFonts w:asciiTheme="minorHAnsi" w:eastAsiaTheme="minorEastAsia" w:hAnsiTheme="minorHAnsi" w:cstheme="minorBidi"/>
            <w:noProof/>
            <w:szCs w:val="24"/>
          </w:rPr>
          <w:tab/>
        </w:r>
        <w:r w:rsidR="00C951F4" w:rsidRPr="0015639E">
          <w:rPr>
            <w:rStyle w:val="Hyperlink"/>
            <w:noProof/>
          </w:rPr>
          <w:t>Diet diversity and overlap between juvenile salmon</w:t>
        </w:r>
        <w:r w:rsidR="00C951F4">
          <w:rPr>
            <w:noProof/>
            <w:webHidden/>
          </w:rPr>
          <w:tab/>
        </w:r>
        <w:r w:rsidR="00C951F4">
          <w:rPr>
            <w:noProof/>
            <w:webHidden/>
          </w:rPr>
          <w:fldChar w:fldCharType="begin"/>
        </w:r>
        <w:r w:rsidR="00C951F4">
          <w:rPr>
            <w:noProof/>
            <w:webHidden/>
          </w:rPr>
          <w:instrText xml:space="preserve"> PAGEREF _Toc56162329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25AD39B4" w14:textId="3B402514"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0" w:history="1">
        <w:r w:rsidR="00C951F4" w:rsidRPr="0015639E">
          <w:rPr>
            <w:rStyle w:val="Hyperlink"/>
            <w:noProof/>
          </w:rPr>
          <w:t>3.3.5</w:t>
        </w:r>
        <w:r w:rsidR="00C951F4">
          <w:rPr>
            <w:rFonts w:asciiTheme="minorHAnsi" w:eastAsiaTheme="minorEastAsia" w:hAnsiTheme="minorHAnsi" w:cstheme="minorBidi"/>
            <w:noProof/>
            <w:szCs w:val="24"/>
          </w:rPr>
          <w:tab/>
        </w:r>
        <w:r w:rsidR="00C951F4" w:rsidRPr="0015639E">
          <w:rPr>
            <w:rStyle w:val="Hyperlink"/>
            <w:noProof/>
          </w:rPr>
          <w:t>Salmon and prey size</w:t>
        </w:r>
        <w:r w:rsidR="00C951F4">
          <w:rPr>
            <w:noProof/>
            <w:webHidden/>
          </w:rPr>
          <w:tab/>
        </w:r>
        <w:r w:rsidR="00C951F4">
          <w:rPr>
            <w:noProof/>
            <w:webHidden/>
          </w:rPr>
          <w:fldChar w:fldCharType="begin"/>
        </w:r>
        <w:r w:rsidR="00C951F4">
          <w:rPr>
            <w:noProof/>
            <w:webHidden/>
          </w:rPr>
          <w:instrText xml:space="preserve"> PAGEREF _Toc56162330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018B6DDC" w14:textId="6BBA4988"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31" w:history="1">
        <w:r w:rsidR="00C951F4" w:rsidRPr="0015639E">
          <w:rPr>
            <w:rStyle w:val="Hyperlink"/>
            <w:noProof/>
          </w:rPr>
          <w:t>3.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31 \h </w:instrText>
        </w:r>
        <w:r w:rsidR="00C951F4">
          <w:rPr>
            <w:noProof/>
            <w:webHidden/>
          </w:rPr>
        </w:r>
        <w:r w:rsidR="00C951F4">
          <w:rPr>
            <w:noProof/>
            <w:webHidden/>
          </w:rPr>
          <w:fldChar w:fldCharType="separate"/>
        </w:r>
        <w:r w:rsidR="00C951F4">
          <w:rPr>
            <w:noProof/>
            <w:webHidden/>
          </w:rPr>
          <w:t>56</w:t>
        </w:r>
        <w:r w:rsidR="00C951F4">
          <w:rPr>
            <w:noProof/>
            <w:webHidden/>
          </w:rPr>
          <w:fldChar w:fldCharType="end"/>
        </w:r>
      </w:hyperlink>
    </w:p>
    <w:p w14:paraId="5D023EA0" w14:textId="423B50E1"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2" w:history="1">
        <w:r w:rsidR="00C951F4" w:rsidRPr="0015639E">
          <w:rPr>
            <w:rStyle w:val="Hyperlink"/>
            <w:noProof/>
          </w:rPr>
          <w:t>3.4.1</w:t>
        </w:r>
        <w:r w:rsidR="00C951F4">
          <w:rPr>
            <w:rFonts w:asciiTheme="minorHAnsi" w:eastAsiaTheme="minorEastAsia" w:hAnsiTheme="minorHAnsi" w:cstheme="minorBidi"/>
            <w:noProof/>
            <w:szCs w:val="24"/>
          </w:rPr>
          <w:tab/>
        </w:r>
        <w:r w:rsidR="00C951F4" w:rsidRPr="0015639E">
          <w:rPr>
            <w:rStyle w:val="Hyperlink"/>
            <w:noProof/>
          </w:rPr>
          <w:t>Seasonality and prey phenology</w:t>
        </w:r>
        <w:r w:rsidR="00C951F4">
          <w:rPr>
            <w:noProof/>
            <w:webHidden/>
          </w:rPr>
          <w:tab/>
        </w:r>
        <w:r w:rsidR="00C951F4">
          <w:rPr>
            <w:noProof/>
            <w:webHidden/>
          </w:rPr>
          <w:fldChar w:fldCharType="begin"/>
        </w:r>
        <w:r w:rsidR="00C951F4">
          <w:rPr>
            <w:noProof/>
            <w:webHidden/>
          </w:rPr>
          <w:instrText xml:space="preserve"> PAGEREF _Toc56162332 \h </w:instrText>
        </w:r>
        <w:r w:rsidR="00C951F4">
          <w:rPr>
            <w:noProof/>
            <w:webHidden/>
          </w:rPr>
        </w:r>
        <w:r w:rsidR="00C951F4">
          <w:rPr>
            <w:noProof/>
            <w:webHidden/>
          </w:rPr>
          <w:fldChar w:fldCharType="separate"/>
        </w:r>
        <w:r w:rsidR="00C951F4">
          <w:rPr>
            <w:noProof/>
            <w:webHidden/>
          </w:rPr>
          <w:t>57</w:t>
        </w:r>
        <w:r w:rsidR="00C951F4">
          <w:rPr>
            <w:noProof/>
            <w:webHidden/>
          </w:rPr>
          <w:fldChar w:fldCharType="end"/>
        </w:r>
      </w:hyperlink>
    </w:p>
    <w:p w14:paraId="3A2978B0" w14:textId="10023274"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3" w:history="1">
        <w:r w:rsidR="00C951F4" w:rsidRPr="0015639E">
          <w:rPr>
            <w:rStyle w:val="Hyperlink"/>
            <w:noProof/>
          </w:rPr>
          <w:t>3.4.2</w:t>
        </w:r>
        <w:r w:rsidR="00C951F4">
          <w:rPr>
            <w:rFonts w:asciiTheme="minorHAnsi" w:eastAsiaTheme="minorEastAsia" w:hAnsiTheme="minorHAnsi" w:cstheme="minorBidi"/>
            <w:noProof/>
            <w:szCs w:val="24"/>
          </w:rPr>
          <w:tab/>
        </w:r>
        <w:r w:rsidR="00C951F4" w:rsidRPr="0015639E">
          <w:rPr>
            <w:rStyle w:val="Hyperlink"/>
            <w:noProof/>
          </w:rPr>
          <w:t>Salmon trophic interactions</w:t>
        </w:r>
        <w:r w:rsidR="00C951F4">
          <w:rPr>
            <w:noProof/>
            <w:webHidden/>
          </w:rPr>
          <w:tab/>
        </w:r>
        <w:r w:rsidR="00C951F4">
          <w:rPr>
            <w:noProof/>
            <w:webHidden/>
          </w:rPr>
          <w:fldChar w:fldCharType="begin"/>
        </w:r>
        <w:r w:rsidR="00C951F4">
          <w:rPr>
            <w:noProof/>
            <w:webHidden/>
          </w:rPr>
          <w:instrText xml:space="preserve"> PAGEREF _Toc56162333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6407C0D7" w14:textId="064DFB5C"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4" w:history="1">
        <w:r w:rsidR="00C951F4" w:rsidRPr="0015639E">
          <w:rPr>
            <w:rStyle w:val="Hyperlink"/>
            <w:noProof/>
          </w:rPr>
          <w:t>3.4.3</w:t>
        </w:r>
        <w:r w:rsidR="00C951F4">
          <w:rPr>
            <w:rFonts w:asciiTheme="minorHAnsi" w:eastAsiaTheme="minorEastAsia" w:hAnsiTheme="minorHAnsi" w:cstheme="minorBidi"/>
            <w:noProof/>
            <w:szCs w:val="24"/>
          </w:rPr>
          <w:tab/>
        </w:r>
        <w:r w:rsidR="00C951F4" w:rsidRPr="0015639E">
          <w:rPr>
            <w:rStyle w:val="Hyperlink"/>
            <w:noProof/>
          </w:rPr>
          <w:t>Salmon health implications</w:t>
        </w:r>
        <w:r w:rsidR="00C951F4">
          <w:rPr>
            <w:noProof/>
            <w:webHidden/>
          </w:rPr>
          <w:tab/>
        </w:r>
        <w:r w:rsidR="00C951F4">
          <w:rPr>
            <w:noProof/>
            <w:webHidden/>
          </w:rPr>
          <w:fldChar w:fldCharType="begin"/>
        </w:r>
        <w:r w:rsidR="00C951F4">
          <w:rPr>
            <w:noProof/>
            <w:webHidden/>
          </w:rPr>
          <w:instrText xml:space="preserve"> PAGEREF _Toc56162334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187DEE32" w14:textId="574DCE4F"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5" w:history="1">
        <w:r w:rsidR="00C951F4" w:rsidRPr="0015639E">
          <w:rPr>
            <w:rStyle w:val="Hyperlink"/>
            <w:noProof/>
          </w:rPr>
          <w:t>3.4.4</w:t>
        </w:r>
        <w:r w:rsidR="00C951F4">
          <w:rPr>
            <w:rFonts w:asciiTheme="minorHAnsi" w:eastAsiaTheme="minorEastAsia" w:hAnsiTheme="minorHAnsi" w:cstheme="minorBidi"/>
            <w:noProof/>
            <w:szCs w:val="24"/>
          </w:rPr>
          <w:tab/>
        </w:r>
        <w:r w:rsidR="00C951F4" w:rsidRPr="0015639E">
          <w:rPr>
            <w:rStyle w:val="Hyperlink"/>
            <w:noProof/>
          </w:rPr>
          <w:t>Predator and prey sizes</w:t>
        </w:r>
        <w:r w:rsidR="00C951F4">
          <w:rPr>
            <w:noProof/>
            <w:webHidden/>
          </w:rPr>
          <w:tab/>
        </w:r>
        <w:r w:rsidR="00C951F4">
          <w:rPr>
            <w:noProof/>
            <w:webHidden/>
          </w:rPr>
          <w:fldChar w:fldCharType="begin"/>
        </w:r>
        <w:r w:rsidR="00C951F4">
          <w:rPr>
            <w:noProof/>
            <w:webHidden/>
          </w:rPr>
          <w:instrText xml:space="preserve"> PAGEREF _Toc56162335 \h </w:instrText>
        </w:r>
        <w:r w:rsidR="00C951F4">
          <w:rPr>
            <w:noProof/>
            <w:webHidden/>
          </w:rPr>
        </w:r>
        <w:r w:rsidR="00C951F4">
          <w:rPr>
            <w:noProof/>
            <w:webHidden/>
          </w:rPr>
          <w:fldChar w:fldCharType="separate"/>
        </w:r>
        <w:r w:rsidR="00C951F4">
          <w:rPr>
            <w:noProof/>
            <w:webHidden/>
          </w:rPr>
          <w:t>59</w:t>
        </w:r>
        <w:r w:rsidR="00C951F4">
          <w:rPr>
            <w:noProof/>
            <w:webHidden/>
          </w:rPr>
          <w:fldChar w:fldCharType="end"/>
        </w:r>
      </w:hyperlink>
    </w:p>
    <w:p w14:paraId="3227B1D5" w14:textId="285E6350" w:rsidR="00C951F4" w:rsidRDefault="00210214">
      <w:pPr>
        <w:pStyle w:val="TOC3"/>
        <w:tabs>
          <w:tab w:val="left" w:pos="1440"/>
          <w:tab w:val="right" w:leader="dot" w:pos="9350"/>
        </w:tabs>
        <w:rPr>
          <w:rFonts w:asciiTheme="minorHAnsi" w:eastAsiaTheme="minorEastAsia" w:hAnsiTheme="minorHAnsi" w:cstheme="minorBidi"/>
          <w:noProof/>
          <w:szCs w:val="24"/>
        </w:rPr>
      </w:pPr>
      <w:hyperlink w:anchor="_Toc56162336" w:history="1">
        <w:r w:rsidR="00C951F4" w:rsidRPr="0015639E">
          <w:rPr>
            <w:rStyle w:val="Hyperlink"/>
            <w:noProof/>
          </w:rPr>
          <w:t>3.4.5</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36 \h </w:instrText>
        </w:r>
        <w:r w:rsidR="00C951F4">
          <w:rPr>
            <w:noProof/>
            <w:webHidden/>
          </w:rPr>
        </w:r>
        <w:r w:rsidR="00C951F4">
          <w:rPr>
            <w:noProof/>
            <w:webHidden/>
          </w:rPr>
          <w:fldChar w:fldCharType="separate"/>
        </w:r>
        <w:r w:rsidR="00C951F4">
          <w:rPr>
            <w:noProof/>
            <w:webHidden/>
          </w:rPr>
          <w:t>60</w:t>
        </w:r>
        <w:r w:rsidR="00C951F4">
          <w:rPr>
            <w:noProof/>
            <w:webHidden/>
          </w:rPr>
          <w:fldChar w:fldCharType="end"/>
        </w:r>
      </w:hyperlink>
    </w:p>
    <w:p w14:paraId="37DDFEAA" w14:textId="576BCEB2"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37" w:history="1">
        <w:r w:rsidR="00C951F4" w:rsidRPr="0015639E">
          <w:rPr>
            <w:rStyle w:val="Hyperlink"/>
            <w:noProof/>
          </w:rPr>
          <w:t>3.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37 \h </w:instrText>
        </w:r>
        <w:r w:rsidR="00C951F4">
          <w:rPr>
            <w:noProof/>
            <w:webHidden/>
          </w:rPr>
        </w:r>
        <w:r w:rsidR="00C951F4">
          <w:rPr>
            <w:noProof/>
            <w:webHidden/>
          </w:rPr>
          <w:fldChar w:fldCharType="separate"/>
        </w:r>
        <w:r w:rsidR="00C951F4">
          <w:rPr>
            <w:noProof/>
            <w:webHidden/>
          </w:rPr>
          <w:t>61</w:t>
        </w:r>
        <w:r w:rsidR="00C951F4">
          <w:rPr>
            <w:noProof/>
            <w:webHidden/>
          </w:rPr>
          <w:fldChar w:fldCharType="end"/>
        </w:r>
      </w:hyperlink>
    </w:p>
    <w:p w14:paraId="5A7F81C5" w14:textId="07432A2D"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38" w:history="1">
        <w:r w:rsidR="00C951F4" w:rsidRPr="0015639E">
          <w:rPr>
            <w:rStyle w:val="Hyperlink"/>
            <w:noProof/>
          </w:rPr>
          <w:t>3.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38 \h </w:instrText>
        </w:r>
        <w:r w:rsidR="00C951F4">
          <w:rPr>
            <w:noProof/>
            <w:webHidden/>
          </w:rPr>
        </w:r>
        <w:r w:rsidR="00C951F4">
          <w:rPr>
            <w:noProof/>
            <w:webHidden/>
          </w:rPr>
          <w:fldChar w:fldCharType="separate"/>
        </w:r>
        <w:r w:rsidR="00C951F4">
          <w:rPr>
            <w:noProof/>
            <w:webHidden/>
          </w:rPr>
          <w:t>63</w:t>
        </w:r>
        <w:r w:rsidR="00C951F4">
          <w:rPr>
            <w:noProof/>
            <w:webHidden/>
          </w:rPr>
          <w:fldChar w:fldCharType="end"/>
        </w:r>
      </w:hyperlink>
    </w:p>
    <w:p w14:paraId="68A23D61" w14:textId="7928B308"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39" w:history="1">
        <w:r w:rsidR="00C951F4" w:rsidRPr="0015639E">
          <w:rPr>
            <w:rStyle w:val="Hyperlink"/>
            <w:noProof/>
          </w:rPr>
          <w:t>3.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39 \h </w:instrText>
        </w:r>
        <w:r w:rsidR="00C951F4">
          <w:rPr>
            <w:noProof/>
            <w:webHidden/>
          </w:rPr>
        </w:r>
        <w:r w:rsidR="00C951F4">
          <w:rPr>
            <w:noProof/>
            <w:webHidden/>
          </w:rPr>
          <w:fldChar w:fldCharType="separate"/>
        </w:r>
        <w:r w:rsidR="00C951F4">
          <w:rPr>
            <w:noProof/>
            <w:webHidden/>
          </w:rPr>
          <w:t>67</w:t>
        </w:r>
        <w:r w:rsidR="00C951F4">
          <w:rPr>
            <w:noProof/>
            <w:webHidden/>
          </w:rPr>
          <w:fldChar w:fldCharType="end"/>
        </w:r>
      </w:hyperlink>
    </w:p>
    <w:p w14:paraId="331991C6" w14:textId="0E2A8A2A" w:rsidR="00C951F4" w:rsidRDefault="00210214">
      <w:pPr>
        <w:pStyle w:val="TOC1"/>
        <w:rPr>
          <w:rFonts w:asciiTheme="minorHAnsi" w:eastAsiaTheme="minorEastAsia" w:hAnsiTheme="minorHAnsi" w:cstheme="minorBidi"/>
          <w:b w:val="0"/>
          <w:noProof/>
        </w:rPr>
      </w:pPr>
      <w:hyperlink w:anchor="_Toc56162340" w:history="1">
        <w:r w:rsidR="00C951F4" w:rsidRPr="0015639E">
          <w:rPr>
            <w:rStyle w:val="Hyperlink"/>
            <w:noProof/>
          </w:rPr>
          <w:t>Chapter 4: Conclusion</w:t>
        </w:r>
        <w:r w:rsidR="00C951F4">
          <w:rPr>
            <w:noProof/>
            <w:webHidden/>
          </w:rPr>
          <w:tab/>
        </w:r>
        <w:r w:rsidR="00C951F4">
          <w:rPr>
            <w:noProof/>
            <w:webHidden/>
          </w:rPr>
          <w:fldChar w:fldCharType="begin"/>
        </w:r>
        <w:r w:rsidR="00C951F4">
          <w:rPr>
            <w:noProof/>
            <w:webHidden/>
          </w:rPr>
          <w:instrText xml:space="preserve"> PAGEREF _Toc56162340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6FA231B" w14:textId="35D8A3F5"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41" w:history="1">
        <w:r w:rsidR="00C951F4" w:rsidRPr="0015639E">
          <w:rPr>
            <w:rStyle w:val="Hyperlink"/>
            <w:noProof/>
          </w:rPr>
          <w:t>4.1</w:t>
        </w:r>
        <w:r w:rsidR="00C951F4">
          <w:rPr>
            <w:rFonts w:asciiTheme="minorHAnsi" w:eastAsiaTheme="minorEastAsia" w:hAnsiTheme="minorHAnsi" w:cstheme="minorBidi"/>
            <w:noProof/>
            <w:szCs w:val="24"/>
          </w:rPr>
          <w:tab/>
        </w:r>
        <w:r w:rsidR="00C951F4" w:rsidRPr="0015639E">
          <w:rPr>
            <w:rStyle w:val="Hyperlink"/>
            <w:noProof/>
          </w:rPr>
          <w:t>Knowledge gap of juvenile pink and chum salmon competition</w:t>
        </w:r>
        <w:r w:rsidR="00C951F4">
          <w:rPr>
            <w:noProof/>
            <w:webHidden/>
          </w:rPr>
          <w:tab/>
        </w:r>
        <w:r w:rsidR="00C951F4">
          <w:rPr>
            <w:noProof/>
            <w:webHidden/>
          </w:rPr>
          <w:fldChar w:fldCharType="begin"/>
        </w:r>
        <w:r w:rsidR="00C951F4">
          <w:rPr>
            <w:noProof/>
            <w:webHidden/>
          </w:rPr>
          <w:instrText xml:space="preserve"> PAGEREF _Toc56162341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521BC44" w14:textId="28B1F897"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42" w:history="1">
        <w:r w:rsidR="00C951F4" w:rsidRPr="0015639E">
          <w:rPr>
            <w:rStyle w:val="Hyperlink"/>
            <w:noProof/>
          </w:rPr>
          <w:t>4.2</w:t>
        </w:r>
        <w:r w:rsidR="00C951F4">
          <w:rPr>
            <w:rFonts w:asciiTheme="minorHAnsi" w:eastAsiaTheme="minorEastAsia" w:hAnsiTheme="minorHAnsi" w:cstheme="minorBidi"/>
            <w:noProof/>
            <w:szCs w:val="24"/>
          </w:rPr>
          <w:tab/>
        </w:r>
        <w:r w:rsidR="00C951F4" w:rsidRPr="0015639E">
          <w:rPr>
            <w:rStyle w:val="Hyperlink"/>
            <w:noProof/>
          </w:rPr>
          <w:t>Diets of juvenile pink and chum salmon in contrasting foraging conditions</w:t>
        </w:r>
        <w:r w:rsidR="00C951F4">
          <w:rPr>
            <w:noProof/>
            <w:webHidden/>
          </w:rPr>
          <w:tab/>
        </w:r>
        <w:r w:rsidR="00C951F4">
          <w:rPr>
            <w:noProof/>
            <w:webHidden/>
          </w:rPr>
          <w:fldChar w:fldCharType="begin"/>
        </w:r>
        <w:r w:rsidR="00C951F4">
          <w:rPr>
            <w:noProof/>
            <w:webHidden/>
          </w:rPr>
          <w:instrText xml:space="preserve"> PAGEREF _Toc56162342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2A40677A" w14:textId="1A5F5150"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43" w:history="1">
        <w:r w:rsidR="00C951F4" w:rsidRPr="0015639E">
          <w:rPr>
            <w:rStyle w:val="Hyperlink"/>
            <w:noProof/>
          </w:rPr>
          <w:t>4.3</w:t>
        </w:r>
        <w:r w:rsidR="00C951F4">
          <w:rPr>
            <w:rFonts w:asciiTheme="minorHAnsi" w:eastAsiaTheme="minorEastAsia" w:hAnsiTheme="minorHAnsi" w:cstheme="minorBidi"/>
            <w:noProof/>
            <w:szCs w:val="24"/>
          </w:rPr>
          <w:tab/>
        </w:r>
        <w:r w:rsidR="00C951F4" w:rsidRPr="0015639E">
          <w:rPr>
            <w:rStyle w:val="Hyperlink"/>
            <w:noProof/>
          </w:rPr>
          <w:t>Trophic interactions of pink and chum salmon during outmigration</w:t>
        </w:r>
        <w:r w:rsidR="00C951F4">
          <w:rPr>
            <w:noProof/>
            <w:webHidden/>
          </w:rPr>
          <w:tab/>
        </w:r>
        <w:r w:rsidR="00C951F4">
          <w:rPr>
            <w:noProof/>
            <w:webHidden/>
          </w:rPr>
          <w:fldChar w:fldCharType="begin"/>
        </w:r>
        <w:r w:rsidR="00C951F4">
          <w:rPr>
            <w:noProof/>
            <w:webHidden/>
          </w:rPr>
          <w:instrText xml:space="preserve"> PAGEREF _Toc56162343 \h </w:instrText>
        </w:r>
        <w:r w:rsidR="00C951F4">
          <w:rPr>
            <w:noProof/>
            <w:webHidden/>
          </w:rPr>
        </w:r>
        <w:r w:rsidR="00C951F4">
          <w:rPr>
            <w:noProof/>
            <w:webHidden/>
          </w:rPr>
          <w:fldChar w:fldCharType="separate"/>
        </w:r>
        <w:r w:rsidR="00C951F4">
          <w:rPr>
            <w:noProof/>
            <w:webHidden/>
          </w:rPr>
          <w:t>78</w:t>
        </w:r>
        <w:r w:rsidR="00C951F4">
          <w:rPr>
            <w:noProof/>
            <w:webHidden/>
          </w:rPr>
          <w:fldChar w:fldCharType="end"/>
        </w:r>
      </w:hyperlink>
    </w:p>
    <w:p w14:paraId="03CE8705" w14:textId="1CF3D9F0"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44" w:history="1">
        <w:r w:rsidR="00C951F4" w:rsidRPr="0015639E">
          <w:rPr>
            <w:rStyle w:val="Hyperlink"/>
            <w:noProof/>
          </w:rPr>
          <w:t>4.4</w:t>
        </w:r>
        <w:r w:rsidR="00C951F4">
          <w:rPr>
            <w:rFonts w:asciiTheme="minorHAnsi" w:eastAsiaTheme="minorEastAsia" w:hAnsiTheme="minorHAnsi" w:cstheme="minorBidi"/>
            <w:noProof/>
            <w:szCs w:val="24"/>
          </w:rPr>
          <w:tab/>
        </w:r>
        <w:r w:rsidR="00C951F4" w:rsidRPr="0015639E">
          <w:rPr>
            <w:rStyle w:val="Hyperlink"/>
            <w:noProof/>
          </w:rPr>
          <w:t>Pink and chum salmon as ecosystem indicators</w:t>
        </w:r>
        <w:r w:rsidR="00C951F4">
          <w:rPr>
            <w:noProof/>
            <w:webHidden/>
          </w:rPr>
          <w:tab/>
        </w:r>
        <w:r w:rsidR="00C951F4">
          <w:rPr>
            <w:noProof/>
            <w:webHidden/>
          </w:rPr>
          <w:fldChar w:fldCharType="begin"/>
        </w:r>
        <w:r w:rsidR="00C951F4">
          <w:rPr>
            <w:noProof/>
            <w:webHidden/>
          </w:rPr>
          <w:instrText xml:space="preserve"> PAGEREF _Toc56162344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251E7A2C" w14:textId="04BAF2BA" w:rsidR="00C951F4" w:rsidRDefault="00210214">
      <w:pPr>
        <w:pStyle w:val="TOC2"/>
        <w:tabs>
          <w:tab w:val="left" w:pos="960"/>
          <w:tab w:val="right" w:leader="dot" w:pos="9350"/>
        </w:tabs>
        <w:rPr>
          <w:rFonts w:asciiTheme="minorHAnsi" w:eastAsiaTheme="minorEastAsia" w:hAnsiTheme="minorHAnsi" w:cstheme="minorBidi"/>
          <w:noProof/>
          <w:szCs w:val="24"/>
        </w:rPr>
      </w:pPr>
      <w:hyperlink w:anchor="_Toc56162345" w:history="1">
        <w:r w:rsidR="00C951F4" w:rsidRPr="0015639E">
          <w:rPr>
            <w:rStyle w:val="Hyperlink"/>
            <w:noProof/>
          </w:rPr>
          <w:t>4.5</w:t>
        </w:r>
        <w:r w:rsidR="00C951F4">
          <w:rPr>
            <w:rFonts w:asciiTheme="minorHAnsi" w:eastAsiaTheme="minorEastAsia" w:hAnsiTheme="minorHAnsi" w:cstheme="minorBidi"/>
            <w:noProof/>
            <w:szCs w:val="24"/>
          </w:rPr>
          <w:tab/>
        </w:r>
        <w:r w:rsidR="00C951F4" w:rsidRPr="0015639E">
          <w:rPr>
            <w:rStyle w:val="Hyperlink"/>
            <w:noProof/>
          </w:rPr>
          <w:t>Lessons and calls to action</w:t>
        </w:r>
        <w:r w:rsidR="00C951F4">
          <w:rPr>
            <w:noProof/>
            <w:webHidden/>
          </w:rPr>
          <w:tab/>
        </w:r>
        <w:r w:rsidR="00C951F4">
          <w:rPr>
            <w:noProof/>
            <w:webHidden/>
          </w:rPr>
          <w:fldChar w:fldCharType="begin"/>
        </w:r>
        <w:r w:rsidR="00C951F4">
          <w:rPr>
            <w:noProof/>
            <w:webHidden/>
          </w:rPr>
          <w:instrText xml:space="preserve"> PAGEREF _Toc56162345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1D41BC09" w14:textId="686B96F8" w:rsidR="00C951F4" w:rsidRDefault="00210214">
      <w:pPr>
        <w:pStyle w:val="TOC1"/>
        <w:rPr>
          <w:rFonts w:asciiTheme="minorHAnsi" w:eastAsiaTheme="minorEastAsia" w:hAnsiTheme="minorHAnsi" w:cstheme="minorBidi"/>
          <w:b w:val="0"/>
          <w:noProof/>
        </w:rPr>
      </w:pPr>
      <w:hyperlink w:anchor="_Toc56162346" w:history="1">
        <w:r w:rsidR="00C951F4" w:rsidRPr="0015639E">
          <w:rPr>
            <w:rStyle w:val="Hyperlink"/>
            <w:noProof/>
          </w:rPr>
          <w:t>References</w:t>
        </w:r>
        <w:r w:rsidR="00C951F4">
          <w:rPr>
            <w:noProof/>
            <w:webHidden/>
          </w:rPr>
          <w:tab/>
        </w:r>
        <w:r w:rsidR="00C951F4">
          <w:rPr>
            <w:noProof/>
            <w:webHidden/>
          </w:rPr>
          <w:fldChar w:fldCharType="begin"/>
        </w:r>
        <w:r w:rsidR="00C951F4">
          <w:rPr>
            <w:noProof/>
            <w:webHidden/>
          </w:rPr>
          <w:instrText xml:space="preserve"> PAGEREF _Toc56162346 \h </w:instrText>
        </w:r>
        <w:r w:rsidR="00C951F4">
          <w:rPr>
            <w:noProof/>
            <w:webHidden/>
          </w:rPr>
        </w:r>
        <w:r w:rsidR="00C951F4">
          <w:rPr>
            <w:noProof/>
            <w:webHidden/>
          </w:rPr>
          <w:fldChar w:fldCharType="separate"/>
        </w:r>
        <w:r w:rsidR="00C951F4">
          <w:rPr>
            <w:noProof/>
            <w:webHidden/>
          </w:rPr>
          <w:t>83</w:t>
        </w:r>
        <w:r w:rsidR="00C951F4">
          <w:rPr>
            <w:noProof/>
            <w:webHidden/>
          </w:rPr>
          <w:fldChar w:fldCharType="end"/>
        </w:r>
      </w:hyperlink>
    </w:p>
    <w:p w14:paraId="7DD754C5" w14:textId="76062DBB" w:rsidR="00C951F4" w:rsidRDefault="00210214">
      <w:pPr>
        <w:pStyle w:val="TOC1"/>
        <w:rPr>
          <w:rFonts w:asciiTheme="minorHAnsi" w:eastAsiaTheme="minorEastAsia" w:hAnsiTheme="minorHAnsi" w:cstheme="minorBidi"/>
          <w:b w:val="0"/>
          <w:noProof/>
        </w:rPr>
      </w:pPr>
      <w:hyperlink w:anchor="_Toc56162347" w:history="1">
        <w:r w:rsidR="00C951F4" w:rsidRPr="0015639E">
          <w:rPr>
            <w:rStyle w:val="Hyperlink"/>
            <w:noProof/>
          </w:rPr>
          <w:t>Appendix</w:t>
        </w:r>
        <w:r w:rsidR="00C951F4">
          <w:rPr>
            <w:noProof/>
            <w:webHidden/>
          </w:rPr>
          <w:tab/>
        </w:r>
        <w:r w:rsidR="00C951F4">
          <w:rPr>
            <w:noProof/>
            <w:webHidden/>
          </w:rPr>
          <w:fldChar w:fldCharType="begin"/>
        </w:r>
        <w:r w:rsidR="00C951F4">
          <w:rPr>
            <w:noProof/>
            <w:webHidden/>
          </w:rPr>
          <w:instrText xml:space="preserve"> PAGEREF _Toc56162347 \h </w:instrText>
        </w:r>
        <w:r w:rsidR="00C951F4">
          <w:rPr>
            <w:noProof/>
            <w:webHidden/>
          </w:rPr>
        </w:r>
        <w:r w:rsidR="00C951F4">
          <w:rPr>
            <w:noProof/>
            <w:webHidden/>
          </w:rPr>
          <w:fldChar w:fldCharType="separate"/>
        </w:r>
        <w:r w:rsidR="00C951F4">
          <w:rPr>
            <w:noProof/>
            <w:webHidden/>
          </w:rPr>
          <w:t>96</w:t>
        </w:r>
        <w:r w:rsidR="00C951F4">
          <w:rPr>
            <w:noProof/>
            <w:webHidden/>
          </w:rPr>
          <w:fldChar w:fldCharType="end"/>
        </w:r>
      </w:hyperlink>
    </w:p>
    <w:p w14:paraId="6D086767" w14:textId="48DC0FEA"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6162287"/>
      <w:r w:rsidRPr="00987FD4">
        <w:t>List of Tables</w:t>
      </w:r>
      <w:bookmarkEnd w:id="8"/>
    </w:p>
    <w:p w14:paraId="67C541EE" w14:textId="2ADF96AC" w:rsidR="00EB46DF" w:rsidRDefault="00EB46DF" w:rsidP="00AC618F">
      <w:pPr>
        <w:pStyle w:val="TableofFigures"/>
      </w:pPr>
    </w:p>
    <w:p w14:paraId="1B554594" w14:textId="76AE81CC" w:rsidR="00823754"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6426025" w:history="1">
        <w:r w:rsidR="00823754" w:rsidRPr="002506BA">
          <w:rPr>
            <w:rStyle w:val="Hyperlink"/>
            <w:noProof/>
          </w:rPr>
          <w:t>Table 2.1 Survey dates, salmon sample sizes, dates, environmental surface data, and zooplankton biomass by size fraction.</w:t>
        </w:r>
        <w:r w:rsidR="00823754">
          <w:rPr>
            <w:noProof/>
            <w:webHidden/>
          </w:rPr>
          <w:tab/>
        </w:r>
        <w:r w:rsidR="00823754">
          <w:rPr>
            <w:noProof/>
            <w:webHidden/>
          </w:rPr>
          <w:fldChar w:fldCharType="begin"/>
        </w:r>
        <w:r w:rsidR="00823754">
          <w:rPr>
            <w:noProof/>
            <w:webHidden/>
          </w:rPr>
          <w:instrText xml:space="preserve"> PAGEREF _Toc56426025 \h </w:instrText>
        </w:r>
        <w:r w:rsidR="00823754">
          <w:rPr>
            <w:noProof/>
            <w:webHidden/>
          </w:rPr>
        </w:r>
        <w:r w:rsidR="00823754">
          <w:rPr>
            <w:noProof/>
            <w:webHidden/>
          </w:rPr>
          <w:fldChar w:fldCharType="separate"/>
        </w:r>
        <w:r w:rsidR="00823754">
          <w:rPr>
            <w:noProof/>
            <w:webHidden/>
          </w:rPr>
          <w:t>32</w:t>
        </w:r>
        <w:r w:rsidR="00823754">
          <w:rPr>
            <w:noProof/>
            <w:webHidden/>
          </w:rPr>
          <w:fldChar w:fldCharType="end"/>
        </w:r>
      </w:hyperlink>
    </w:p>
    <w:p w14:paraId="315AF145" w14:textId="541AE59C"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26" w:history="1">
        <w:r w:rsidR="00823754" w:rsidRPr="002506BA">
          <w:rPr>
            <w:rStyle w:val="Hyperlink"/>
            <w:noProof/>
          </w:rPr>
          <w:t>Table 2.2 Zooplankton relative abundance (expressed as percent) at each site, summarized by the main groups.</w:t>
        </w:r>
        <w:r w:rsidR="00823754">
          <w:rPr>
            <w:noProof/>
            <w:webHidden/>
          </w:rPr>
          <w:tab/>
        </w:r>
        <w:r w:rsidR="00823754">
          <w:rPr>
            <w:noProof/>
            <w:webHidden/>
          </w:rPr>
          <w:fldChar w:fldCharType="begin"/>
        </w:r>
        <w:r w:rsidR="00823754">
          <w:rPr>
            <w:noProof/>
            <w:webHidden/>
          </w:rPr>
          <w:instrText xml:space="preserve"> PAGEREF _Toc56426026 \h </w:instrText>
        </w:r>
        <w:r w:rsidR="00823754">
          <w:rPr>
            <w:noProof/>
            <w:webHidden/>
          </w:rPr>
        </w:r>
        <w:r w:rsidR="00823754">
          <w:rPr>
            <w:noProof/>
            <w:webHidden/>
          </w:rPr>
          <w:fldChar w:fldCharType="separate"/>
        </w:r>
        <w:r w:rsidR="00823754">
          <w:rPr>
            <w:noProof/>
            <w:webHidden/>
          </w:rPr>
          <w:t>33</w:t>
        </w:r>
        <w:r w:rsidR="00823754">
          <w:rPr>
            <w:noProof/>
            <w:webHidden/>
          </w:rPr>
          <w:fldChar w:fldCharType="end"/>
        </w:r>
      </w:hyperlink>
    </w:p>
    <w:p w14:paraId="08E6A7E1" w14:textId="227C3812"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27" w:history="1">
        <w:r w:rsidR="00823754" w:rsidRPr="002506BA">
          <w:rPr>
            <w:rStyle w:val="Hyperlink"/>
            <w:noProof/>
          </w:rPr>
          <w:t>Table 2.3 Diet composition summary by average relative wet weight (expressed as percent) of the main groups of prey for pink (PI) and chum (CU) salmon at each site.</w:t>
        </w:r>
        <w:r w:rsidR="00823754">
          <w:rPr>
            <w:noProof/>
            <w:webHidden/>
          </w:rPr>
          <w:tab/>
        </w:r>
        <w:r w:rsidR="00823754">
          <w:rPr>
            <w:noProof/>
            <w:webHidden/>
          </w:rPr>
          <w:fldChar w:fldCharType="begin"/>
        </w:r>
        <w:r w:rsidR="00823754">
          <w:rPr>
            <w:noProof/>
            <w:webHidden/>
          </w:rPr>
          <w:instrText xml:space="preserve"> PAGEREF _Toc56426027 \h </w:instrText>
        </w:r>
        <w:r w:rsidR="00823754">
          <w:rPr>
            <w:noProof/>
            <w:webHidden/>
          </w:rPr>
        </w:r>
        <w:r w:rsidR="00823754">
          <w:rPr>
            <w:noProof/>
            <w:webHidden/>
          </w:rPr>
          <w:fldChar w:fldCharType="separate"/>
        </w:r>
        <w:r w:rsidR="00823754">
          <w:rPr>
            <w:noProof/>
            <w:webHidden/>
          </w:rPr>
          <w:t>34</w:t>
        </w:r>
        <w:r w:rsidR="00823754">
          <w:rPr>
            <w:noProof/>
            <w:webHidden/>
          </w:rPr>
          <w:fldChar w:fldCharType="end"/>
        </w:r>
      </w:hyperlink>
    </w:p>
    <w:p w14:paraId="13C324FA" w14:textId="3E013895"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28" w:history="1">
        <w:r w:rsidR="00823754" w:rsidRPr="002506BA">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823754">
          <w:rPr>
            <w:noProof/>
            <w:webHidden/>
          </w:rPr>
          <w:tab/>
        </w:r>
        <w:r w:rsidR="00823754">
          <w:rPr>
            <w:noProof/>
            <w:webHidden/>
          </w:rPr>
          <w:fldChar w:fldCharType="begin"/>
        </w:r>
        <w:r w:rsidR="00823754">
          <w:rPr>
            <w:noProof/>
            <w:webHidden/>
          </w:rPr>
          <w:instrText xml:space="preserve"> PAGEREF _Toc56426028 \h </w:instrText>
        </w:r>
        <w:r w:rsidR="00823754">
          <w:rPr>
            <w:noProof/>
            <w:webHidden/>
          </w:rPr>
        </w:r>
        <w:r w:rsidR="00823754">
          <w:rPr>
            <w:noProof/>
            <w:webHidden/>
          </w:rPr>
          <w:fldChar w:fldCharType="separate"/>
        </w:r>
        <w:r w:rsidR="00823754">
          <w:rPr>
            <w:noProof/>
            <w:webHidden/>
          </w:rPr>
          <w:t>35</w:t>
        </w:r>
        <w:r w:rsidR="00823754">
          <w:rPr>
            <w:noProof/>
            <w:webHidden/>
          </w:rPr>
          <w:fldChar w:fldCharType="end"/>
        </w:r>
      </w:hyperlink>
    </w:p>
    <w:p w14:paraId="406E542D" w14:textId="5350831F"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29" w:history="1">
        <w:r w:rsidR="00823754" w:rsidRPr="002506BA">
          <w:rPr>
            <w:rStyle w:val="Hyperlink"/>
            <w:noProof/>
          </w:rPr>
          <w:t>Table 3.1 Sampling during salmon outmigration (May to July) through the Discovery Islands and Johnstone Strait in 2015 and 2016.</w:t>
        </w:r>
        <w:r w:rsidR="00823754">
          <w:rPr>
            <w:noProof/>
            <w:webHidden/>
          </w:rPr>
          <w:tab/>
        </w:r>
        <w:r w:rsidR="00823754">
          <w:rPr>
            <w:noProof/>
            <w:webHidden/>
          </w:rPr>
          <w:fldChar w:fldCharType="begin"/>
        </w:r>
        <w:r w:rsidR="00823754">
          <w:rPr>
            <w:noProof/>
            <w:webHidden/>
          </w:rPr>
          <w:instrText xml:space="preserve"> PAGEREF _Toc56426029 \h </w:instrText>
        </w:r>
        <w:r w:rsidR="00823754">
          <w:rPr>
            <w:noProof/>
            <w:webHidden/>
          </w:rPr>
        </w:r>
        <w:r w:rsidR="00823754">
          <w:rPr>
            <w:noProof/>
            <w:webHidden/>
          </w:rPr>
          <w:fldChar w:fldCharType="separate"/>
        </w:r>
        <w:r w:rsidR="00823754">
          <w:rPr>
            <w:noProof/>
            <w:webHidden/>
          </w:rPr>
          <w:t>65</w:t>
        </w:r>
        <w:r w:rsidR="00823754">
          <w:rPr>
            <w:noProof/>
            <w:webHidden/>
          </w:rPr>
          <w:fldChar w:fldCharType="end"/>
        </w:r>
      </w:hyperlink>
    </w:p>
    <w:p w14:paraId="63A01584" w14:textId="31956E37"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30" w:history="1">
        <w:r w:rsidR="00823754" w:rsidRPr="002506BA">
          <w:rPr>
            <w:rStyle w:val="Hyperlink"/>
            <w:noProof/>
          </w:rPr>
          <w:t>Table 3.2 Zooplankton relative abundance (expressed as percent) by major groups.</w:t>
        </w:r>
        <w:r w:rsidR="00823754">
          <w:rPr>
            <w:noProof/>
            <w:webHidden/>
          </w:rPr>
          <w:tab/>
        </w:r>
        <w:r w:rsidR="00823754">
          <w:rPr>
            <w:noProof/>
            <w:webHidden/>
          </w:rPr>
          <w:fldChar w:fldCharType="begin"/>
        </w:r>
        <w:r w:rsidR="00823754">
          <w:rPr>
            <w:noProof/>
            <w:webHidden/>
          </w:rPr>
          <w:instrText xml:space="preserve"> PAGEREF _Toc56426030 \h </w:instrText>
        </w:r>
        <w:r w:rsidR="00823754">
          <w:rPr>
            <w:noProof/>
            <w:webHidden/>
          </w:rPr>
        </w:r>
        <w:r w:rsidR="00823754">
          <w:rPr>
            <w:noProof/>
            <w:webHidden/>
          </w:rPr>
          <w:fldChar w:fldCharType="separate"/>
        </w:r>
        <w:r w:rsidR="00823754">
          <w:rPr>
            <w:noProof/>
            <w:webHidden/>
          </w:rPr>
          <w:t>66</w:t>
        </w:r>
        <w:r w:rsidR="00823754">
          <w:rPr>
            <w:noProof/>
            <w:webHidden/>
          </w:rPr>
          <w:fldChar w:fldCharType="end"/>
        </w:r>
      </w:hyperlink>
    </w:p>
    <w:p w14:paraId="0F665A9F" w14:textId="03E738A1"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31" w:history="1">
        <w:r w:rsidR="00823754" w:rsidRPr="002506BA">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823754">
          <w:rPr>
            <w:noProof/>
            <w:webHidden/>
          </w:rPr>
          <w:tab/>
        </w:r>
        <w:r w:rsidR="00823754">
          <w:rPr>
            <w:noProof/>
            <w:webHidden/>
          </w:rPr>
          <w:fldChar w:fldCharType="begin"/>
        </w:r>
        <w:r w:rsidR="00823754">
          <w:rPr>
            <w:noProof/>
            <w:webHidden/>
          </w:rPr>
          <w:instrText xml:space="preserve"> PAGEREF _Toc56426031 \h </w:instrText>
        </w:r>
        <w:r w:rsidR="00823754">
          <w:rPr>
            <w:noProof/>
            <w:webHidden/>
          </w:rPr>
        </w:r>
        <w:r w:rsidR="00823754">
          <w:rPr>
            <w:noProof/>
            <w:webHidden/>
          </w:rPr>
          <w:fldChar w:fldCharType="separate"/>
        </w:r>
        <w:r w:rsidR="00823754">
          <w:rPr>
            <w:noProof/>
            <w:webHidden/>
          </w:rPr>
          <w:t>67</w:t>
        </w:r>
        <w:r w:rsidR="00823754">
          <w:rPr>
            <w:noProof/>
            <w:webHidden/>
          </w:rPr>
          <w:fldChar w:fldCharType="end"/>
        </w:r>
      </w:hyperlink>
    </w:p>
    <w:p w14:paraId="64AF4E4A" w14:textId="3F2FCDED" w:rsidR="0082375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426032" w:history="1">
        <w:r w:rsidR="00823754" w:rsidRPr="002506BA">
          <w:rPr>
            <w:rStyle w:val="Hyperlink"/>
            <w:noProof/>
          </w:rPr>
          <w:t>Table 3.4 Diet composition summary (% wet weight) of juvenile salmon by site and year.</w:t>
        </w:r>
        <w:r w:rsidR="00823754">
          <w:rPr>
            <w:noProof/>
            <w:webHidden/>
          </w:rPr>
          <w:tab/>
        </w:r>
        <w:r w:rsidR="00823754">
          <w:rPr>
            <w:noProof/>
            <w:webHidden/>
          </w:rPr>
          <w:fldChar w:fldCharType="begin"/>
        </w:r>
        <w:r w:rsidR="00823754">
          <w:rPr>
            <w:noProof/>
            <w:webHidden/>
          </w:rPr>
          <w:instrText xml:space="preserve"> PAGEREF _Toc56426032 \h </w:instrText>
        </w:r>
        <w:r w:rsidR="00823754">
          <w:rPr>
            <w:noProof/>
            <w:webHidden/>
          </w:rPr>
        </w:r>
        <w:r w:rsidR="00823754">
          <w:rPr>
            <w:noProof/>
            <w:webHidden/>
          </w:rPr>
          <w:fldChar w:fldCharType="separate"/>
        </w:r>
        <w:r w:rsidR="00823754">
          <w:rPr>
            <w:noProof/>
            <w:webHidden/>
          </w:rPr>
          <w:t>68</w:t>
        </w:r>
        <w:r w:rsidR="00823754">
          <w:rPr>
            <w:noProof/>
            <w:webHidden/>
          </w:rPr>
          <w:fldChar w:fldCharType="end"/>
        </w:r>
      </w:hyperlink>
    </w:p>
    <w:p w14:paraId="44A764F0" w14:textId="637E6C95" w:rsidR="00DB463E" w:rsidRPr="00EB46DF" w:rsidRDefault="00210214" w:rsidP="00823754">
      <w:pPr>
        <w:pStyle w:val="TableofFigures"/>
        <w:tabs>
          <w:tab w:val="right" w:leader="dot" w:pos="9350"/>
        </w:tabs>
      </w:pPr>
      <w:hyperlink w:anchor="_Toc56426033" w:history="1">
        <w:r w:rsidR="00823754" w:rsidRPr="002506BA">
          <w:rPr>
            <w:rStyle w:val="Hyperlink"/>
            <w:noProof/>
          </w:rPr>
          <w:t>Table A.1 Diet composition (% wet weight) summary of juvenile salmon for each sampling date 2015-2016.</w:t>
        </w:r>
        <w:r w:rsidR="00823754">
          <w:rPr>
            <w:noProof/>
            <w:webHidden/>
          </w:rPr>
          <w:tab/>
        </w:r>
        <w:r w:rsidR="00823754">
          <w:rPr>
            <w:noProof/>
            <w:webHidden/>
          </w:rPr>
          <w:fldChar w:fldCharType="begin"/>
        </w:r>
        <w:r w:rsidR="00823754">
          <w:rPr>
            <w:noProof/>
            <w:webHidden/>
          </w:rPr>
          <w:instrText xml:space="preserve"> PAGEREF _Toc56426033 \h </w:instrText>
        </w:r>
        <w:r w:rsidR="00823754">
          <w:rPr>
            <w:noProof/>
            <w:webHidden/>
          </w:rPr>
        </w:r>
        <w:r w:rsidR="00823754">
          <w:rPr>
            <w:noProof/>
            <w:webHidden/>
          </w:rPr>
          <w:fldChar w:fldCharType="separate"/>
        </w:r>
        <w:r w:rsidR="00823754">
          <w:rPr>
            <w:noProof/>
            <w:webHidden/>
          </w:rPr>
          <w:t>100</w:t>
        </w:r>
        <w:r w:rsidR="00823754">
          <w:rPr>
            <w:noProof/>
            <w:webHidden/>
          </w:rPr>
          <w:fldChar w:fldCharType="end"/>
        </w:r>
      </w:hyperlink>
      <w:r w:rsidR="00E52030">
        <w:fldChar w:fldCharType="end"/>
      </w:r>
    </w:p>
    <w:p w14:paraId="0C5963F7" w14:textId="6581442C" w:rsidR="00DB463E" w:rsidRPr="00987FD4" w:rsidRDefault="00DB463E" w:rsidP="00DF2943">
      <w:pPr>
        <w:pStyle w:val="Heading1"/>
      </w:pPr>
      <w:bookmarkStart w:id="9" w:name="_Toc153357230"/>
      <w:bookmarkStart w:id="10" w:name="_Toc157169038"/>
      <w:bookmarkStart w:id="11" w:name="_Toc56162288"/>
      <w:r w:rsidRPr="00987FD4">
        <w:t>List of Figures</w:t>
      </w:r>
      <w:bookmarkEnd w:id="9"/>
      <w:bookmarkEnd w:id="10"/>
      <w:bookmarkEnd w:id="11"/>
    </w:p>
    <w:p w14:paraId="7AA79182" w14:textId="77777777" w:rsidR="00DB463E" w:rsidRPr="00EB46DF" w:rsidRDefault="00DB463E" w:rsidP="00DF2943">
      <w:pPr>
        <w:rPr>
          <w:rFonts w:cs="Times New Roman"/>
        </w:rPr>
      </w:pPr>
    </w:p>
    <w:bookmarkStart w:id="12" w:name="_Toc56162289"/>
    <w:bookmarkStart w:id="13" w:name="_Toc153357231"/>
    <w:bookmarkStart w:id="14" w:name="_Toc157169039"/>
    <w:p w14:paraId="2DA9851A" w14:textId="1095944C"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Figure" </w:instrText>
      </w:r>
      <w:r>
        <w:fldChar w:fldCharType="separate"/>
      </w:r>
      <w:hyperlink w:anchor="_Toc56501514" w:history="1">
        <w:r w:rsidRPr="0020455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Pr>
            <w:noProof/>
            <w:webHidden/>
          </w:rPr>
          <w:tab/>
        </w:r>
        <w:r>
          <w:rPr>
            <w:noProof/>
            <w:webHidden/>
          </w:rPr>
          <w:fldChar w:fldCharType="begin"/>
        </w:r>
        <w:r>
          <w:rPr>
            <w:noProof/>
            <w:webHidden/>
          </w:rPr>
          <w:instrText xml:space="preserve"> PAGEREF _Toc56501514 \h </w:instrText>
        </w:r>
        <w:r>
          <w:rPr>
            <w:noProof/>
            <w:webHidden/>
          </w:rPr>
        </w:r>
        <w:r>
          <w:rPr>
            <w:noProof/>
            <w:webHidden/>
          </w:rPr>
          <w:fldChar w:fldCharType="separate"/>
        </w:r>
        <w:r>
          <w:rPr>
            <w:noProof/>
            <w:webHidden/>
          </w:rPr>
          <w:t>6</w:t>
        </w:r>
        <w:r>
          <w:rPr>
            <w:noProof/>
            <w:webHidden/>
          </w:rPr>
          <w:fldChar w:fldCharType="end"/>
        </w:r>
      </w:hyperlink>
    </w:p>
    <w:p w14:paraId="5B63F156" w14:textId="61D9A8AD"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15" w:history="1">
        <w:r w:rsidRPr="00204558">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Pr>
            <w:noProof/>
            <w:webHidden/>
          </w:rPr>
          <w:tab/>
        </w:r>
        <w:r>
          <w:rPr>
            <w:noProof/>
            <w:webHidden/>
          </w:rPr>
          <w:fldChar w:fldCharType="begin"/>
        </w:r>
        <w:r>
          <w:rPr>
            <w:noProof/>
            <w:webHidden/>
          </w:rPr>
          <w:instrText xml:space="preserve"> PAGEREF _Toc56501515 \h </w:instrText>
        </w:r>
        <w:r>
          <w:rPr>
            <w:noProof/>
            <w:webHidden/>
          </w:rPr>
        </w:r>
        <w:r>
          <w:rPr>
            <w:noProof/>
            <w:webHidden/>
          </w:rPr>
          <w:fldChar w:fldCharType="separate"/>
        </w:r>
        <w:r>
          <w:rPr>
            <w:noProof/>
            <w:webHidden/>
          </w:rPr>
          <w:t>7</w:t>
        </w:r>
        <w:r>
          <w:rPr>
            <w:noProof/>
            <w:webHidden/>
          </w:rPr>
          <w:fldChar w:fldCharType="end"/>
        </w:r>
      </w:hyperlink>
    </w:p>
    <w:p w14:paraId="242E679B" w14:textId="18E43A76"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16" w:history="1">
        <w:r w:rsidRPr="00204558">
          <w:rPr>
            <w:rStyle w:val="Hyperlink"/>
            <w:noProof/>
          </w:rPr>
          <w:t>Figure 2.1 Map of salmon survey stations in the Discovery Islands and Johnstone Strait. Inset map (left) shows the British Columbia coast with the study region highlighted in red.</w:t>
        </w:r>
        <w:r>
          <w:rPr>
            <w:noProof/>
            <w:webHidden/>
          </w:rPr>
          <w:tab/>
        </w:r>
        <w:r>
          <w:rPr>
            <w:noProof/>
            <w:webHidden/>
          </w:rPr>
          <w:fldChar w:fldCharType="begin"/>
        </w:r>
        <w:r>
          <w:rPr>
            <w:noProof/>
            <w:webHidden/>
          </w:rPr>
          <w:instrText xml:space="preserve"> PAGEREF _Toc56501516 \h </w:instrText>
        </w:r>
        <w:r>
          <w:rPr>
            <w:noProof/>
            <w:webHidden/>
          </w:rPr>
        </w:r>
        <w:r>
          <w:rPr>
            <w:noProof/>
            <w:webHidden/>
          </w:rPr>
          <w:fldChar w:fldCharType="separate"/>
        </w:r>
        <w:r>
          <w:rPr>
            <w:noProof/>
            <w:webHidden/>
          </w:rPr>
          <w:t>36</w:t>
        </w:r>
        <w:r>
          <w:rPr>
            <w:noProof/>
            <w:webHidden/>
          </w:rPr>
          <w:fldChar w:fldCharType="end"/>
        </w:r>
      </w:hyperlink>
    </w:p>
    <w:p w14:paraId="23496659" w14:textId="08207A74"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17" w:history="1">
        <w:r w:rsidRPr="00204558">
          <w:rPr>
            <w:rStyle w:val="Hyperlink"/>
            <w:noProof/>
          </w:rPr>
          <w:t>Figure 2.2 Biomass of zooplankton, displaying total biomass and contribution by size fractions. “X” indicates that data were missing for site J02.</w:t>
        </w:r>
        <w:r>
          <w:rPr>
            <w:noProof/>
            <w:webHidden/>
          </w:rPr>
          <w:tab/>
        </w:r>
        <w:r>
          <w:rPr>
            <w:noProof/>
            <w:webHidden/>
          </w:rPr>
          <w:fldChar w:fldCharType="begin"/>
        </w:r>
        <w:r>
          <w:rPr>
            <w:noProof/>
            <w:webHidden/>
          </w:rPr>
          <w:instrText xml:space="preserve"> PAGEREF _Toc56501517 \h </w:instrText>
        </w:r>
        <w:r>
          <w:rPr>
            <w:noProof/>
            <w:webHidden/>
          </w:rPr>
        </w:r>
        <w:r>
          <w:rPr>
            <w:noProof/>
            <w:webHidden/>
          </w:rPr>
          <w:fldChar w:fldCharType="separate"/>
        </w:r>
        <w:r>
          <w:rPr>
            <w:noProof/>
            <w:webHidden/>
          </w:rPr>
          <w:t>37</w:t>
        </w:r>
        <w:r>
          <w:rPr>
            <w:noProof/>
            <w:webHidden/>
          </w:rPr>
          <w:fldChar w:fldCharType="end"/>
        </w:r>
      </w:hyperlink>
    </w:p>
    <w:p w14:paraId="51E83148" w14:textId="42158827"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18" w:history="1">
        <w:r w:rsidRPr="00204558">
          <w:rPr>
            <w:rStyle w:val="Hyperlink"/>
            <w:noProof/>
          </w:rPr>
          <w:t>Figure 2.3 Average relative abundance of zooplankton groups. “Other” includes cladocerans, barnacle larvae and euphausiid eggs.</w:t>
        </w:r>
        <w:r>
          <w:rPr>
            <w:noProof/>
            <w:webHidden/>
          </w:rPr>
          <w:tab/>
        </w:r>
        <w:r>
          <w:rPr>
            <w:noProof/>
            <w:webHidden/>
          </w:rPr>
          <w:fldChar w:fldCharType="begin"/>
        </w:r>
        <w:r>
          <w:rPr>
            <w:noProof/>
            <w:webHidden/>
          </w:rPr>
          <w:instrText xml:space="preserve"> PAGEREF _Toc56501518 \h </w:instrText>
        </w:r>
        <w:r>
          <w:rPr>
            <w:noProof/>
            <w:webHidden/>
          </w:rPr>
        </w:r>
        <w:r>
          <w:rPr>
            <w:noProof/>
            <w:webHidden/>
          </w:rPr>
          <w:fldChar w:fldCharType="separate"/>
        </w:r>
        <w:r>
          <w:rPr>
            <w:noProof/>
            <w:webHidden/>
          </w:rPr>
          <w:t>38</w:t>
        </w:r>
        <w:r>
          <w:rPr>
            <w:noProof/>
            <w:webHidden/>
          </w:rPr>
          <w:fldChar w:fldCharType="end"/>
        </w:r>
      </w:hyperlink>
    </w:p>
    <w:p w14:paraId="53B785E6" w14:textId="6F431C07"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19" w:history="1">
        <w:r w:rsidRPr="00204558">
          <w:rPr>
            <w:rStyle w:val="Hyperlink"/>
            <w:noProof/>
          </w:rPr>
          <w:t>Figure 2.4 Average relative biomass of the main prey groups for juvenile pink (top) and chum salmon (bottom), at each site along the migration route. The ‘Other’ group includes prey such as cyclopoids, fish, polychaetes and pteropods.</w:t>
        </w:r>
        <w:r>
          <w:rPr>
            <w:noProof/>
            <w:webHidden/>
          </w:rPr>
          <w:tab/>
        </w:r>
        <w:r>
          <w:rPr>
            <w:noProof/>
            <w:webHidden/>
          </w:rPr>
          <w:fldChar w:fldCharType="begin"/>
        </w:r>
        <w:r>
          <w:rPr>
            <w:noProof/>
            <w:webHidden/>
          </w:rPr>
          <w:instrText xml:space="preserve"> PAGEREF _Toc56501519 \h </w:instrText>
        </w:r>
        <w:r>
          <w:rPr>
            <w:noProof/>
            <w:webHidden/>
          </w:rPr>
        </w:r>
        <w:r>
          <w:rPr>
            <w:noProof/>
            <w:webHidden/>
          </w:rPr>
          <w:fldChar w:fldCharType="separate"/>
        </w:r>
        <w:r>
          <w:rPr>
            <w:noProof/>
            <w:webHidden/>
          </w:rPr>
          <w:t>39</w:t>
        </w:r>
        <w:r>
          <w:rPr>
            <w:noProof/>
            <w:webHidden/>
          </w:rPr>
          <w:fldChar w:fldCharType="end"/>
        </w:r>
      </w:hyperlink>
    </w:p>
    <w:p w14:paraId="4298B43A" w14:textId="1F349B2E"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0" w:history="1">
        <w:r w:rsidRPr="00204558">
          <w:rPr>
            <w:rStyle w:val="Hyperlink"/>
            <w:noProof/>
          </w:rPr>
          <w:t>Figure 2.5 Non-metric multidimensional scaling (NMDS) ordination of juvenile pink and chum salmon diet composition. Each point represents one salmon stomach, colored by site, and ellipses show standard deviation by region.</w:t>
        </w:r>
        <w:r w:rsidRPr="00204558">
          <w:rPr>
            <w:rStyle w:val="Hyperlink"/>
            <w:rFonts w:eastAsia="Times New Roman" w:cstheme="minorHAnsi"/>
            <w:noProof/>
          </w:rPr>
          <w:t xml:space="preserve"> “Stress” indicates how well the distances between points were retained when displayed in two-dimensions and for this plot, the stress was 0.17.</w:t>
        </w:r>
        <w:r>
          <w:rPr>
            <w:noProof/>
            <w:webHidden/>
          </w:rPr>
          <w:tab/>
        </w:r>
        <w:r>
          <w:rPr>
            <w:noProof/>
            <w:webHidden/>
          </w:rPr>
          <w:fldChar w:fldCharType="begin"/>
        </w:r>
        <w:r>
          <w:rPr>
            <w:noProof/>
            <w:webHidden/>
          </w:rPr>
          <w:instrText xml:space="preserve"> PAGEREF _Toc56501520 \h </w:instrText>
        </w:r>
        <w:r>
          <w:rPr>
            <w:noProof/>
            <w:webHidden/>
          </w:rPr>
        </w:r>
        <w:r>
          <w:rPr>
            <w:noProof/>
            <w:webHidden/>
          </w:rPr>
          <w:fldChar w:fldCharType="separate"/>
        </w:r>
        <w:r>
          <w:rPr>
            <w:noProof/>
            <w:webHidden/>
          </w:rPr>
          <w:t>40</w:t>
        </w:r>
        <w:r>
          <w:rPr>
            <w:noProof/>
            <w:webHidden/>
          </w:rPr>
          <w:fldChar w:fldCharType="end"/>
        </w:r>
      </w:hyperlink>
    </w:p>
    <w:p w14:paraId="7746EF95" w14:textId="7456DC91"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1" w:history="1">
        <w:r w:rsidRPr="00204558">
          <w:rPr>
            <w:rStyle w:val="Hyperlink"/>
            <w:noProof/>
          </w:rPr>
          <w:t>Figure 2.6 Cluster analysis of juvenile pink and chum diet composition (average linkage clustering and Bray-Curtis dissimilarity).</w:t>
        </w:r>
        <w:r>
          <w:rPr>
            <w:noProof/>
            <w:webHidden/>
          </w:rPr>
          <w:tab/>
        </w:r>
        <w:r>
          <w:rPr>
            <w:noProof/>
            <w:webHidden/>
          </w:rPr>
          <w:fldChar w:fldCharType="begin"/>
        </w:r>
        <w:r>
          <w:rPr>
            <w:noProof/>
            <w:webHidden/>
          </w:rPr>
          <w:instrText xml:space="preserve"> PAGEREF _Toc56501521 \h </w:instrText>
        </w:r>
        <w:r>
          <w:rPr>
            <w:noProof/>
            <w:webHidden/>
          </w:rPr>
        </w:r>
        <w:r>
          <w:rPr>
            <w:noProof/>
            <w:webHidden/>
          </w:rPr>
          <w:fldChar w:fldCharType="separate"/>
        </w:r>
        <w:r>
          <w:rPr>
            <w:noProof/>
            <w:webHidden/>
          </w:rPr>
          <w:t>41</w:t>
        </w:r>
        <w:r>
          <w:rPr>
            <w:noProof/>
            <w:webHidden/>
          </w:rPr>
          <w:fldChar w:fldCharType="end"/>
        </w:r>
      </w:hyperlink>
    </w:p>
    <w:p w14:paraId="77621126" w14:textId="2A8F45A0"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2" w:history="1">
        <w:r w:rsidRPr="00204558">
          <w:rPr>
            <w:rStyle w:val="Hyperlink"/>
            <w:noProof/>
          </w:rPr>
          <w:t>Figure 2.7 Salmon condition factor K, the red dotted line separates fish in good condition (high weight relative to length, &gt;1) and fish in poor condition (low weight relative to length, &lt;1).</w:t>
        </w:r>
        <w:r>
          <w:rPr>
            <w:noProof/>
            <w:webHidden/>
          </w:rPr>
          <w:tab/>
        </w:r>
        <w:r>
          <w:rPr>
            <w:noProof/>
            <w:webHidden/>
          </w:rPr>
          <w:fldChar w:fldCharType="begin"/>
        </w:r>
        <w:r>
          <w:rPr>
            <w:noProof/>
            <w:webHidden/>
          </w:rPr>
          <w:instrText xml:space="preserve"> PAGEREF _Toc56501522 \h </w:instrText>
        </w:r>
        <w:r>
          <w:rPr>
            <w:noProof/>
            <w:webHidden/>
          </w:rPr>
        </w:r>
        <w:r>
          <w:rPr>
            <w:noProof/>
            <w:webHidden/>
          </w:rPr>
          <w:fldChar w:fldCharType="separate"/>
        </w:r>
        <w:r>
          <w:rPr>
            <w:noProof/>
            <w:webHidden/>
          </w:rPr>
          <w:t>42</w:t>
        </w:r>
        <w:r>
          <w:rPr>
            <w:noProof/>
            <w:webHidden/>
          </w:rPr>
          <w:fldChar w:fldCharType="end"/>
        </w:r>
      </w:hyperlink>
    </w:p>
    <w:p w14:paraId="0838DFE9" w14:textId="6E2DC082"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3" w:history="1">
        <w:r w:rsidRPr="0020455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webHidden/>
          </w:rPr>
          <w:tab/>
        </w:r>
        <w:r>
          <w:rPr>
            <w:noProof/>
            <w:webHidden/>
          </w:rPr>
          <w:fldChar w:fldCharType="begin"/>
        </w:r>
        <w:r>
          <w:rPr>
            <w:noProof/>
            <w:webHidden/>
          </w:rPr>
          <w:instrText xml:space="preserve"> PAGEREF _Toc56501523 \h </w:instrText>
        </w:r>
        <w:r>
          <w:rPr>
            <w:noProof/>
            <w:webHidden/>
          </w:rPr>
        </w:r>
        <w:r>
          <w:rPr>
            <w:noProof/>
            <w:webHidden/>
          </w:rPr>
          <w:fldChar w:fldCharType="separate"/>
        </w:r>
        <w:r>
          <w:rPr>
            <w:noProof/>
            <w:webHidden/>
          </w:rPr>
          <w:t>43</w:t>
        </w:r>
        <w:r>
          <w:rPr>
            <w:noProof/>
            <w:webHidden/>
          </w:rPr>
          <w:fldChar w:fldCharType="end"/>
        </w:r>
      </w:hyperlink>
    </w:p>
    <w:p w14:paraId="08F29FED" w14:textId="53DB486E"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4" w:history="1">
        <w:r w:rsidRPr="00204558">
          <w:rPr>
            <w:rStyle w:val="Hyperlink"/>
            <w:noProof/>
          </w:rPr>
          <w:t>Figure 2.9 Cumulative prey abundance curves for juvenile salmon at each site location. Note: All sampling events included 10 salmon, but empty stomachs detracted from the total number of stomachs.</w:t>
        </w:r>
        <w:r>
          <w:rPr>
            <w:noProof/>
            <w:webHidden/>
          </w:rPr>
          <w:tab/>
        </w:r>
        <w:r>
          <w:rPr>
            <w:noProof/>
            <w:webHidden/>
          </w:rPr>
          <w:fldChar w:fldCharType="begin"/>
        </w:r>
        <w:r>
          <w:rPr>
            <w:noProof/>
            <w:webHidden/>
          </w:rPr>
          <w:instrText xml:space="preserve"> PAGEREF _Toc56501524 \h </w:instrText>
        </w:r>
        <w:r>
          <w:rPr>
            <w:noProof/>
            <w:webHidden/>
          </w:rPr>
        </w:r>
        <w:r>
          <w:rPr>
            <w:noProof/>
            <w:webHidden/>
          </w:rPr>
          <w:fldChar w:fldCharType="separate"/>
        </w:r>
        <w:r>
          <w:rPr>
            <w:noProof/>
            <w:webHidden/>
          </w:rPr>
          <w:t>44</w:t>
        </w:r>
        <w:r>
          <w:rPr>
            <w:noProof/>
            <w:webHidden/>
          </w:rPr>
          <w:fldChar w:fldCharType="end"/>
        </w:r>
      </w:hyperlink>
    </w:p>
    <w:p w14:paraId="5EEDF600" w14:textId="0A6F556F"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5" w:history="1">
        <w:r w:rsidRPr="00204558">
          <w:rPr>
            <w:rStyle w:val="Hyperlink"/>
            <w:noProof/>
          </w:rPr>
          <w:t>Figure 3.1 Map of sampling sites for Discovery Islands and Johnstone Strait during May to July 2015-2016. Inset map (left) shows B.C. coast with study location in red.</w:t>
        </w:r>
        <w:r>
          <w:rPr>
            <w:noProof/>
            <w:webHidden/>
          </w:rPr>
          <w:tab/>
        </w:r>
        <w:r>
          <w:rPr>
            <w:noProof/>
            <w:webHidden/>
          </w:rPr>
          <w:fldChar w:fldCharType="begin"/>
        </w:r>
        <w:r>
          <w:rPr>
            <w:noProof/>
            <w:webHidden/>
          </w:rPr>
          <w:instrText xml:space="preserve"> PAGEREF _Toc56501525 \h </w:instrText>
        </w:r>
        <w:r>
          <w:rPr>
            <w:noProof/>
            <w:webHidden/>
          </w:rPr>
        </w:r>
        <w:r>
          <w:rPr>
            <w:noProof/>
            <w:webHidden/>
          </w:rPr>
          <w:fldChar w:fldCharType="separate"/>
        </w:r>
        <w:r>
          <w:rPr>
            <w:noProof/>
            <w:webHidden/>
          </w:rPr>
          <w:t>69</w:t>
        </w:r>
        <w:r>
          <w:rPr>
            <w:noProof/>
            <w:webHidden/>
          </w:rPr>
          <w:fldChar w:fldCharType="end"/>
        </w:r>
      </w:hyperlink>
    </w:p>
    <w:p w14:paraId="6A0352F6" w14:textId="4FA31A2E"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6" w:history="1">
        <w:r w:rsidRPr="00204558">
          <w:rPr>
            <w:rStyle w:val="Hyperlink"/>
            <w:noProof/>
          </w:rPr>
          <w:t>Figure 3.2 Zooplankton relative abundance for site and sampling period in 2015-2016. “X” indicates missing zooplankton data to pair with salmon data. Note: June 5</w:t>
        </w:r>
        <w:r w:rsidRPr="00204558">
          <w:rPr>
            <w:rStyle w:val="Hyperlink"/>
            <w:noProof/>
            <w:vertAlign w:val="superscript"/>
          </w:rPr>
          <w:t>th</w:t>
        </w:r>
        <w:r w:rsidRPr="00204558">
          <w:rPr>
            <w:rStyle w:val="Hyperlink"/>
            <w:noProof/>
          </w:rPr>
          <w:t xml:space="preserve"> and 7</w:t>
        </w:r>
        <w:r w:rsidRPr="00204558">
          <w:rPr>
            <w:rStyle w:val="Hyperlink"/>
            <w:noProof/>
            <w:vertAlign w:val="superscript"/>
          </w:rPr>
          <w:t>th</w:t>
        </w:r>
        <w:r w:rsidRPr="00204558">
          <w:rPr>
            <w:rStyle w:val="Hyperlink"/>
            <w:noProof/>
          </w:rPr>
          <w:t xml:space="preserve"> 2015 in DI was shown as two separate sampling events due to pink and chum being sampled on different dates.</w:t>
        </w:r>
        <w:r>
          <w:rPr>
            <w:noProof/>
            <w:webHidden/>
          </w:rPr>
          <w:tab/>
        </w:r>
        <w:r>
          <w:rPr>
            <w:noProof/>
            <w:webHidden/>
          </w:rPr>
          <w:fldChar w:fldCharType="begin"/>
        </w:r>
        <w:r>
          <w:rPr>
            <w:noProof/>
            <w:webHidden/>
          </w:rPr>
          <w:instrText xml:space="preserve"> PAGEREF _Toc56501526 \h </w:instrText>
        </w:r>
        <w:r>
          <w:rPr>
            <w:noProof/>
            <w:webHidden/>
          </w:rPr>
        </w:r>
        <w:r>
          <w:rPr>
            <w:noProof/>
            <w:webHidden/>
          </w:rPr>
          <w:fldChar w:fldCharType="separate"/>
        </w:r>
        <w:r>
          <w:rPr>
            <w:noProof/>
            <w:webHidden/>
          </w:rPr>
          <w:t>70</w:t>
        </w:r>
        <w:r>
          <w:rPr>
            <w:noProof/>
            <w:webHidden/>
          </w:rPr>
          <w:fldChar w:fldCharType="end"/>
        </w:r>
      </w:hyperlink>
    </w:p>
    <w:p w14:paraId="1C9295F7" w14:textId="61DC3727"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7" w:history="1">
        <w:r w:rsidRPr="00204558">
          <w:rPr>
            <w:rStyle w:val="Hyperlink"/>
            <w:noProof/>
          </w:rPr>
          <w:t>Figure 3.3 Diet composition of major prey groups by relative biomass of juvenile pink (“PI”, outlined in pink) and chum (“CU”, outlined in dark green) salmon during outmigration in 2015-2016.</w:t>
        </w:r>
        <w:r>
          <w:rPr>
            <w:noProof/>
            <w:webHidden/>
          </w:rPr>
          <w:tab/>
        </w:r>
        <w:r>
          <w:rPr>
            <w:noProof/>
            <w:webHidden/>
          </w:rPr>
          <w:fldChar w:fldCharType="begin"/>
        </w:r>
        <w:r>
          <w:rPr>
            <w:noProof/>
            <w:webHidden/>
          </w:rPr>
          <w:instrText xml:space="preserve"> PAGEREF _Toc56501527 \h </w:instrText>
        </w:r>
        <w:r>
          <w:rPr>
            <w:noProof/>
            <w:webHidden/>
          </w:rPr>
        </w:r>
        <w:r>
          <w:rPr>
            <w:noProof/>
            <w:webHidden/>
          </w:rPr>
          <w:fldChar w:fldCharType="separate"/>
        </w:r>
        <w:r>
          <w:rPr>
            <w:noProof/>
            <w:webHidden/>
          </w:rPr>
          <w:t>71</w:t>
        </w:r>
        <w:r>
          <w:rPr>
            <w:noProof/>
            <w:webHidden/>
          </w:rPr>
          <w:fldChar w:fldCharType="end"/>
        </w:r>
      </w:hyperlink>
    </w:p>
    <w:p w14:paraId="3E8FDC1A" w14:textId="2CE4FA9B"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8" w:history="1">
        <w:r w:rsidRPr="00204558">
          <w:rPr>
            <w:rStyle w:val="Hyperlink"/>
            <w:noProof/>
          </w:rPr>
          <w:t>Figure 3.4 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Pr>
            <w:noProof/>
            <w:webHidden/>
          </w:rPr>
          <w:tab/>
        </w:r>
        <w:r>
          <w:rPr>
            <w:noProof/>
            <w:webHidden/>
          </w:rPr>
          <w:fldChar w:fldCharType="begin"/>
        </w:r>
        <w:r>
          <w:rPr>
            <w:noProof/>
            <w:webHidden/>
          </w:rPr>
          <w:instrText xml:space="preserve"> PAGEREF _Toc56501528 \h </w:instrText>
        </w:r>
        <w:r>
          <w:rPr>
            <w:noProof/>
            <w:webHidden/>
          </w:rPr>
        </w:r>
        <w:r>
          <w:rPr>
            <w:noProof/>
            <w:webHidden/>
          </w:rPr>
          <w:fldChar w:fldCharType="separate"/>
        </w:r>
        <w:r>
          <w:rPr>
            <w:noProof/>
            <w:webHidden/>
          </w:rPr>
          <w:t>72</w:t>
        </w:r>
        <w:r>
          <w:rPr>
            <w:noProof/>
            <w:webHidden/>
          </w:rPr>
          <w:fldChar w:fldCharType="end"/>
        </w:r>
      </w:hyperlink>
    </w:p>
    <w:p w14:paraId="2FFBB434" w14:textId="0034EFB7"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29" w:history="1">
        <w:r w:rsidRPr="00204558">
          <w:rPr>
            <w:rStyle w:val="Hyperlink"/>
            <w:noProof/>
          </w:rPr>
          <w:t>Figure 3.5 Cluster dendrogram of temporal data (will color by red and blue for two main clusters, leaving three outliers as grey).</w:t>
        </w:r>
        <w:r>
          <w:rPr>
            <w:noProof/>
            <w:webHidden/>
          </w:rPr>
          <w:tab/>
        </w:r>
        <w:r>
          <w:rPr>
            <w:noProof/>
            <w:webHidden/>
          </w:rPr>
          <w:fldChar w:fldCharType="begin"/>
        </w:r>
        <w:r>
          <w:rPr>
            <w:noProof/>
            <w:webHidden/>
          </w:rPr>
          <w:instrText xml:space="preserve"> PAGEREF _Toc56501529 \h </w:instrText>
        </w:r>
        <w:r>
          <w:rPr>
            <w:noProof/>
            <w:webHidden/>
          </w:rPr>
        </w:r>
        <w:r>
          <w:rPr>
            <w:noProof/>
            <w:webHidden/>
          </w:rPr>
          <w:fldChar w:fldCharType="separate"/>
        </w:r>
        <w:r>
          <w:rPr>
            <w:noProof/>
            <w:webHidden/>
          </w:rPr>
          <w:t>73</w:t>
        </w:r>
        <w:r>
          <w:rPr>
            <w:noProof/>
            <w:webHidden/>
          </w:rPr>
          <w:fldChar w:fldCharType="end"/>
        </w:r>
      </w:hyperlink>
    </w:p>
    <w:p w14:paraId="663CF1CD" w14:textId="5B29BDE9"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0" w:history="1">
        <w:r w:rsidRPr="00204558">
          <w:rPr>
            <w:rStyle w:val="Hyperlink"/>
            <w:noProof/>
          </w:rPr>
          <w:t>Figure 3.6 Gut fullness indices (GFI) for juvenile pink and chum salmon in DI-JS, 2015-2016, with overlap shown in dark red.</w:t>
        </w:r>
        <w:r>
          <w:rPr>
            <w:noProof/>
            <w:webHidden/>
          </w:rPr>
          <w:tab/>
        </w:r>
        <w:r>
          <w:rPr>
            <w:noProof/>
            <w:webHidden/>
          </w:rPr>
          <w:fldChar w:fldCharType="begin"/>
        </w:r>
        <w:r>
          <w:rPr>
            <w:noProof/>
            <w:webHidden/>
          </w:rPr>
          <w:instrText xml:space="preserve"> PAGEREF _Toc56501530 \h </w:instrText>
        </w:r>
        <w:r>
          <w:rPr>
            <w:noProof/>
            <w:webHidden/>
          </w:rPr>
        </w:r>
        <w:r>
          <w:rPr>
            <w:noProof/>
            <w:webHidden/>
          </w:rPr>
          <w:fldChar w:fldCharType="separate"/>
        </w:r>
        <w:r>
          <w:rPr>
            <w:noProof/>
            <w:webHidden/>
          </w:rPr>
          <w:t>74</w:t>
        </w:r>
        <w:r>
          <w:rPr>
            <w:noProof/>
            <w:webHidden/>
          </w:rPr>
          <w:fldChar w:fldCharType="end"/>
        </w:r>
      </w:hyperlink>
    </w:p>
    <w:p w14:paraId="4B15272E" w14:textId="28D34465"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1" w:history="1">
        <w:r w:rsidRPr="00204558">
          <w:rPr>
            <w:rStyle w:val="Hyperlink"/>
            <w:noProof/>
          </w:rPr>
          <w:t>Figure 3.7 Juvenile salmon condition during outmigration through DI-JS in 2015-2016. The red dotted line separates fish in good condition (high weight relative to length, &gt;1) and fish in poor condition (low weight relative to length, &lt;1).</w:t>
        </w:r>
        <w:r>
          <w:rPr>
            <w:noProof/>
            <w:webHidden/>
          </w:rPr>
          <w:tab/>
        </w:r>
        <w:r>
          <w:rPr>
            <w:noProof/>
            <w:webHidden/>
          </w:rPr>
          <w:fldChar w:fldCharType="begin"/>
        </w:r>
        <w:r>
          <w:rPr>
            <w:noProof/>
            <w:webHidden/>
          </w:rPr>
          <w:instrText xml:space="preserve"> PAGEREF _Toc56501531 \h </w:instrText>
        </w:r>
        <w:r>
          <w:rPr>
            <w:noProof/>
            <w:webHidden/>
          </w:rPr>
        </w:r>
        <w:r>
          <w:rPr>
            <w:noProof/>
            <w:webHidden/>
          </w:rPr>
          <w:fldChar w:fldCharType="separate"/>
        </w:r>
        <w:r>
          <w:rPr>
            <w:noProof/>
            <w:webHidden/>
          </w:rPr>
          <w:t>75</w:t>
        </w:r>
        <w:r>
          <w:rPr>
            <w:noProof/>
            <w:webHidden/>
          </w:rPr>
          <w:fldChar w:fldCharType="end"/>
        </w:r>
      </w:hyperlink>
    </w:p>
    <w:p w14:paraId="058CE429" w14:textId="4BFF013D"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2" w:history="1">
        <w:r w:rsidRPr="00204558">
          <w:rPr>
            <w:rStyle w:val="Hyperlink"/>
            <w:noProof/>
          </w:rPr>
          <w:t>Figure 3.8 Cumulative prey curves for Discovery Islands (red) and Johnstone Strait (blue) juvenile pink (open circles) and chum salmon (closed circles) in 2015 and 2016 outmigration.</w:t>
        </w:r>
        <w:r>
          <w:rPr>
            <w:noProof/>
            <w:webHidden/>
          </w:rPr>
          <w:tab/>
        </w:r>
        <w:r>
          <w:rPr>
            <w:noProof/>
            <w:webHidden/>
          </w:rPr>
          <w:fldChar w:fldCharType="begin"/>
        </w:r>
        <w:r>
          <w:rPr>
            <w:noProof/>
            <w:webHidden/>
          </w:rPr>
          <w:instrText xml:space="preserve"> PAGEREF _Toc56501532 \h </w:instrText>
        </w:r>
        <w:r>
          <w:rPr>
            <w:noProof/>
            <w:webHidden/>
          </w:rPr>
        </w:r>
        <w:r>
          <w:rPr>
            <w:noProof/>
            <w:webHidden/>
          </w:rPr>
          <w:fldChar w:fldCharType="separate"/>
        </w:r>
        <w:r>
          <w:rPr>
            <w:noProof/>
            <w:webHidden/>
          </w:rPr>
          <w:t>76</w:t>
        </w:r>
        <w:r>
          <w:rPr>
            <w:noProof/>
            <w:webHidden/>
          </w:rPr>
          <w:fldChar w:fldCharType="end"/>
        </w:r>
      </w:hyperlink>
    </w:p>
    <w:p w14:paraId="0919A136" w14:textId="441C6C56"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3" w:history="1">
        <w:r w:rsidRPr="00204558">
          <w:rPr>
            <w:rStyle w:val="Hyperlink"/>
            <w:noProof/>
          </w:rPr>
          <w:t>Figure 3.9 Juvenile salmon diet composition by prey size class (mm). Only digestive state 1 “fresh” zooplankton prey were included to calculate the mean relative biomass by date and species. For each sampling event, “PI” is pink on the left, and “CU” is chum on the right.</w:t>
        </w:r>
        <w:r>
          <w:rPr>
            <w:noProof/>
            <w:webHidden/>
          </w:rPr>
          <w:tab/>
        </w:r>
        <w:r>
          <w:rPr>
            <w:noProof/>
            <w:webHidden/>
          </w:rPr>
          <w:fldChar w:fldCharType="begin"/>
        </w:r>
        <w:r>
          <w:rPr>
            <w:noProof/>
            <w:webHidden/>
          </w:rPr>
          <w:instrText xml:space="preserve"> PAGEREF _Toc56501533 \h </w:instrText>
        </w:r>
        <w:r>
          <w:rPr>
            <w:noProof/>
            <w:webHidden/>
          </w:rPr>
        </w:r>
        <w:r>
          <w:rPr>
            <w:noProof/>
            <w:webHidden/>
          </w:rPr>
          <w:fldChar w:fldCharType="separate"/>
        </w:r>
        <w:r>
          <w:rPr>
            <w:noProof/>
            <w:webHidden/>
          </w:rPr>
          <w:t>77</w:t>
        </w:r>
        <w:r>
          <w:rPr>
            <w:noProof/>
            <w:webHidden/>
          </w:rPr>
          <w:fldChar w:fldCharType="end"/>
        </w:r>
      </w:hyperlink>
    </w:p>
    <w:p w14:paraId="374A3D74" w14:textId="135D7613"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4" w:history="1">
        <w:r w:rsidRPr="00204558">
          <w:rPr>
            <w:rStyle w:val="Hyperlink"/>
            <w:noProof/>
          </w:rPr>
          <w:t>Figure 3.10 Predator and prey size relationships by species, date and region. A) chum salmon predator prey relationships, colored by sampling date (light is early season and dark is late season) and B) pink salmon predator prey relationships, colored by sampling date.</w:t>
        </w:r>
        <w:r>
          <w:rPr>
            <w:noProof/>
            <w:webHidden/>
          </w:rPr>
          <w:tab/>
        </w:r>
        <w:r>
          <w:rPr>
            <w:noProof/>
            <w:webHidden/>
          </w:rPr>
          <w:fldChar w:fldCharType="begin"/>
        </w:r>
        <w:r>
          <w:rPr>
            <w:noProof/>
            <w:webHidden/>
          </w:rPr>
          <w:instrText xml:space="preserve"> PAGEREF _Toc56501534 \h </w:instrText>
        </w:r>
        <w:r>
          <w:rPr>
            <w:noProof/>
            <w:webHidden/>
          </w:rPr>
        </w:r>
        <w:r>
          <w:rPr>
            <w:noProof/>
            <w:webHidden/>
          </w:rPr>
          <w:fldChar w:fldCharType="separate"/>
        </w:r>
        <w:r>
          <w:rPr>
            <w:noProof/>
            <w:webHidden/>
          </w:rPr>
          <w:t>78</w:t>
        </w:r>
        <w:r>
          <w:rPr>
            <w:noProof/>
            <w:webHidden/>
          </w:rPr>
          <w:fldChar w:fldCharType="end"/>
        </w:r>
      </w:hyperlink>
    </w:p>
    <w:p w14:paraId="362464C1" w14:textId="0ACCC0CC" w:rsidR="00210214" w:rsidRDefault="00210214">
      <w:pPr>
        <w:pStyle w:val="TableofFigures"/>
        <w:tabs>
          <w:tab w:val="right" w:leader="dot" w:pos="9350"/>
        </w:tabs>
        <w:rPr>
          <w:rFonts w:asciiTheme="minorHAnsi" w:eastAsiaTheme="minorEastAsia" w:hAnsiTheme="minorHAnsi" w:cstheme="minorBidi"/>
          <w:iCs w:val="0"/>
          <w:noProof/>
          <w:color w:val="auto"/>
          <w:szCs w:val="24"/>
        </w:rPr>
      </w:pPr>
      <w:hyperlink w:anchor="_Toc56501535" w:history="1">
        <w:r w:rsidRPr="00204558">
          <w:rPr>
            <w:rStyle w:val="Hyperlink"/>
            <w:noProof/>
          </w:rPr>
          <w:t>Figure 4.1 Conceptual diagram of combined thesis results on juvenile salmon diet variability. “Sp.” is salmon species, and stratified surface conditions is labelled as “Strat.” (may delete it)</w:t>
        </w:r>
        <w:r>
          <w:rPr>
            <w:noProof/>
            <w:webHidden/>
          </w:rPr>
          <w:tab/>
        </w:r>
        <w:r>
          <w:rPr>
            <w:noProof/>
            <w:webHidden/>
          </w:rPr>
          <w:fldChar w:fldCharType="begin"/>
        </w:r>
        <w:r>
          <w:rPr>
            <w:noProof/>
            <w:webHidden/>
          </w:rPr>
          <w:instrText xml:space="preserve"> PAGEREF _Toc56501535 \h </w:instrText>
        </w:r>
        <w:r>
          <w:rPr>
            <w:noProof/>
            <w:webHidden/>
          </w:rPr>
        </w:r>
        <w:r>
          <w:rPr>
            <w:noProof/>
            <w:webHidden/>
          </w:rPr>
          <w:fldChar w:fldCharType="separate"/>
        </w:r>
        <w:r>
          <w:rPr>
            <w:noProof/>
            <w:webHidden/>
          </w:rPr>
          <w:t>85</w:t>
        </w:r>
        <w:r>
          <w:rPr>
            <w:noProof/>
            <w:webHidden/>
          </w:rPr>
          <w:fldChar w:fldCharType="end"/>
        </w:r>
      </w:hyperlink>
    </w:p>
    <w:p w14:paraId="78F7D853" w14:textId="2D3A233F" w:rsidR="007D3775" w:rsidRDefault="00210214" w:rsidP="00C951F4">
      <w:pPr>
        <w:rPr>
          <w:rFonts w:eastAsia="Cambria" w:cs="Times New Roman"/>
          <w:color w:val="000000" w:themeColor="text1"/>
          <w:szCs w:val="20"/>
        </w:rPr>
      </w:pPr>
      <w:r>
        <w:rPr>
          <w:rFonts w:eastAsia="Cambria" w:cs="Times New Roman"/>
          <w:color w:val="000000" w:themeColor="text1"/>
          <w:szCs w:val="20"/>
        </w:rPr>
        <w:fldChar w:fldCharType="end"/>
      </w:r>
      <w:r w:rsidR="007D3775">
        <w:rPr>
          <w:rFonts w:eastAsia="Cambria" w:cs="Times New Roman"/>
          <w:color w:val="000000" w:themeColor="text1"/>
          <w:szCs w:val="20"/>
        </w:rPr>
        <w:br w:type="page"/>
      </w:r>
    </w:p>
    <w:p w14:paraId="12DE07B3" w14:textId="3CD95753" w:rsidR="00D43811" w:rsidRDefault="00D43811" w:rsidP="007D3775">
      <w:pPr>
        <w:pStyle w:val="Heading1"/>
      </w:pPr>
      <w:r w:rsidRPr="00796E23">
        <w:t>List of Illustrations</w:t>
      </w:r>
      <w:bookmarkEnd w:id="12"/>
    </w:p>
    <w:p w14:paraId="7B71CA1A" w14:textId="77777777" w:rsidR="00D649BB" w:rsidRDefault="00D649BB" w:rsidP="00C951F4"/>
    <w:p w14:paraId="5AA705C8" w14:textId="0F84406C" w:rsidR="00210214" w:rsidRDefault="00D649BB">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Illustration" </w:instrText>
      </w:r>
      <w:r>
        <w:fldChar w:fldCharType="separate"/>
      </w:r>
      <w:hyperlink w:anchor="_Toc56501396" w:history="1">
        <w:r w:rsidR="00210214" w:rsidRPr="00967DA1">
          <w:rPr>
            <w:rStyle w:val="Hyperlink"/>
            <w:noProof/>
          </w:rPr>
          <w:t xml:space="preserve">Illustration 1 </w:t>
        </w:r>
        <w:r w:rsidR="00210214" w:rsidRPr="00967DA1">
          <w:rPr>
            <w:rStyle w:val="Hyperlink"/>
            <w:noProof/>
            <w:highlight w:val="yellow"/>
          </w:rPr>
          <w:t>Draft</w:t>
        </w:r>
        <w:r w:rsidR="00210214" w:rsidRPr="00967DA1">
          <w:rPr>
            <w:rStyle w:val="Hyperlink"/>
            <w:noProof/>
          </w:rPr>
          <w:t xml:space="preserve"> design by </w:t>
        </w:r>
        <w:r w:rsidR="00210214" w:rsidRPr="00967DA1">
          <w:rPr>
            <w:rStyle w:val="Hyperlink"/>
            <w:noProof/>
            <w:shd w:val="clear" w:color="auto" w:fill="FAFAFA"/>
          </w:rPr>
          <w:t>SGidGang.Xaal</w:t>
        </w:r>
        <w:r w:rsidR="00210214" w:rsidRPr="00967DA1">
          <w:rPr>
            <w:rStyle w:val="Hyperlink"/>
            <w:noProof/>
          </w:rPr>
          <w:t xml:space="preserve"> </w:t>
        </w:r>
        <w:r w:rsidR="00210214" w:rsidRPr="00967DA1">
          <w:rPr>
            <w:rStyle w:val="Hyperlink"/>
            <w:i/>
            <w:noProof/>
          </w:rPr>
          <w:t>Shoshannah Greene</w:t>
        </w:r>
        <w:r w:rsidR="00210214" w:rsidRPr="00967DA1">
          <w:rPr>
            <w:rStyle w:val="Hyperlink"/>
            <w:noProof/>
          </w:rPr>
          <w:t xml:space="preserve">. Áajii wáadluuwáan uu gúu daahl kíiwaagang, </w:t>
        </w:r>
        <w:r w:rsidR="00210214" w:rsidRPr="00967DA1">
          <w:rPr>
            <w:rStyle w:val="Hyperlink"/>
            <w:i/>
            <w:noProof/>
          </w:rPr>
          <w:t>everything is related, and we need each other to survive</w:t>
        </w:r>
        <w:r w:rsidR="00210214" w:rsidRPr="00967DA1">
          <w:rPr>
            <w:rStyle w:val="Hyperlink"/>
            <w:noProof/>
          </w:rPr>
          <w:t>.</w:t>
        </w:r>
        <w:r w:rsidR="00210214">
          <w:rPr>
            <w:noProof/>
            <w:webHidden/>
          </w:rPr>
          <w:tab/>
        </w:r>
        <w:r w:rsidR="00210214">
          <w:rPr>
            <w:noProof/>
            <w:webHidden/>
          </w:rPr>
          <w:fldChar w:fldCharType="begin"/>
        </w:r>
        <w:r w:rsidR="00210214">
          <w:rPr>
            <w:noProof/>
            <w:webHidden/>
          </w:rPr>
          <w:instrText xml:space="preserve"> PAGEREF _Toc56501396 \h </w:instrText>
        </w:r>
        <w:r w:rsidR="00210214">
          <w:rPr>
            <w:noProof/>
            <w:webHidden/>
          </w:rPr>
        </w:r>
        <w:r w:rsidR="00210214">
          <w:rPr>
            <w:noProof/>
            <w:webHidden/>
          </w:rPr>
          <w:fldChar w:fldCharType="separate"/>
        </w:r>
        <w:r w:rsidR="00210214">
          <w:rPr>
            <w:noProof/>
            <w:webHidden/>
          </w:rPr>
          <w:t>xix</w:t>
        </w:r>
        <w:r w:rsidR="00210214">
          <w:rPr>
            <w:noProof/>
            <w:webHidden/>
          </w:rPr>
          <w:fldChar w:fldCharType="end"/>
        </w:r>
      </w:hyperlink>
    </w:p>
    <w:p w14:paraId="1AEEC516" w14:textId="5495BA0C" w:rsidR="00D649BB" w:rsidRPr="00731483" w:rsidRDefault="00D649BB" w:rsidP="00D649BB">
      <w:r>
        <w:fldChar w:fldCharType="end"/>
      </w:r>
    </w:p>
    <w:p w14:paraId="39EE2388" w14:textId="29DCF325" w:rsidR="00731483" w:rsidRPr="00731483" w:rsidRDefault="00731483" w:rsidP="00731483"/>
    <w:p w14:paraId="5C9331DC" w14:textId="0CDC2DFB" w:rsidR="00DB463E" w:rsidRPr="002C5909" w:rsidRDefault="00DB463E" w:rsidP="00DF2943">
      <w:pPr>
        <w:pStyle w:val="Heading1"/>
      </w:pPr>
      <w:bookmarkStart w:id="15" w:name="_Toc56162290"/>
      <w:r w:rsidRPr="002C5909">
        <w:t>List of Symbols</w:t>
      </w:r>
      <w:bookmarkEnd w:id="13"/>
      <w:bookmarkEnd w:id="14"/>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6162291"/>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A20EB45" w14:textId="0ABD0621"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17" w:name="_Toc153357233"/>
      <w:bookmarkStart w:id="18" w:name="_Toc157169041"/>
      <w:bookmarkStart w:id="19" w:name="_Toc56162292"/>
      <w:r w:rsidRPr="001612F9">
        <w:t>Acknowledgements</w:t>
      </w:r>
      <w:bookmarkEnd w:id="17"/>
      <w:bookmarkEnd w:id="18"/>
      <w:bookmarkEnd w:id="19"/>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0" w:name="_Toc153357234"/>
      <w:bookmarkStart w:id="21" w:name="_Toc157169042"/>
      <w:bookmarkStart w:id="22" w:name="_Toc56162293"/>
      <w:r w:rsidRPr="009D2E09">
        <w:rPr>
          <w:color w:val="000000" w:themeColor="text1"/>
        </w:rPr>
        <w:t>Dedication</w:t>
      </w:r>
      <w:bookmarkEnd w:id="20"/>
      <w:bookmarkEnd w:id="21"/>
      <w:bookmarkEnd w:id="22"/>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604084A6"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r w:rsidR="00067C6B">
        <w:rPr>
          <w:rFonts w:cs="Times New Roman"/>
          <w:i/>
          <w:iCs/>
          <w:sz w:val="28"/>
          <w:szCs w:val="28"/>
        </w:rPr>
        <w:t xml:space="preserve"> </w:t>
      </w:r>
    </w:p>
    <w:p w14:paraId="5C1ECE3A" w14:textId="67371DFD" w:rsidR="00796E23" w:rsidRDefault="00796E23" w:rsidP="00DF2943">
      <w:pPr>
        <w:jc w:val="center"/>
        <w:rPr>
          <w:noProof/>
        </w:rPr>
      </w:pPr>
    </w:p>
    <w:p w14:paraId="46119FA1" w14:textId="1BFB0629" w:rsidR="00AC7860" w:rsidRPr="00067C6B" w:rsidRDefault="00067C6B" w:rsidP="00223132">
      <w:pPr>
        <w:jc w:val="center"/>
        <w:rPr>
          <w:rFonts w:cs="Times New Roman"/>
          <w:i/>
          <w:iCs/>
          <w:strike/>
          <w:sz w:val="28"/>
          <w:szCs w:val="28"/>
        </w:rPr>
      </w:pPr>
      <w:r>
        <w:rPr>
          <w:rFonts w:cs="Times New Roman"/>
          <w:i/>
          <w:iCs/>
          <w:strike/>
          <w:noProof/>
          <w:sz w:val="28"/>
          <w:szCs w:val="28"/>
          <w:lang w:eastAsia="en-CA"/>
        </w:rPr>
        <w:drawing>
          <wp:inline distT="0" distB="0" distL="0" distR="0" wp14:anchorId="082818E2" wp14:editId="3AD9227D">
            <wp:extent cx="5943600" cy="4660900"/>
            <wp:effectExtent l="0" t="0" r="0" b="0"/>
            <wp:docPr id="11" name="Picture 1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rawing of a person&#10;&#10;Description automatically generated"/>
                    <pic:cNvPicPr/>
                  </pic:nvPicPr>
                  <pic:blipFill rotWithShape="1">
                    <a:blip r:embed="rId9"/>
                    <a:srcRect t="4997" b="7684"/>
                    <a:stretch/>
                  </pic:blipFill>
                  <pic:spPr bwMode="auto">
                    <a:xfrm>
                      <a:off x="0" y="0"/>
                      <a:ext cx="5943600" cy="4660900"/>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5931EE75" w:rsidR="00640938" w:rsidRDefault="00D649BB" w:rsidP="00AC618F">
      <w:pPr>
        <w:pStyle w:val="Caption"/>
      </w:pPr>
      <w:bookmarkStart w:id="23" w:name="_Ref56174089"/>
      <w:bookmarkStart w:id="24" w:name="_Toc46480218"/>
      <w:bookmarkStart w:id="25" w:name="_Toc55660937"/>
      <w:bookmarkStart w:id="26" w:name="_Toc55660978"/>
      <w:bookmarkStart w:id="27" w:name="_Toc56162071"/>
      <w:bookmarkStart w:id="28" w:name="_Toc56500511"/>
      <w:bookmarkStart w:id="29" w:name="_Toc56501396"/>
      <w:r>
        <w:t xml:space="preserve">Illustration </w:t>
      </w:r>
      <w:r>
        <w:fldChar w:fldCharType="begin"/>
      </w:r>
      <w:r>
        <w:instrText xml:space="preserve"> SEQ Illustration \* ARABIC </w:instrText>
      </w:r>
      <w:r>
        <w:fldChar w:fldCharType="separate"/>
      </w:r>
      <w:r>
        <w:rPr>
          <w:noProof/>
        </w:rPr>
        <w:t>1</w:t>
      </w:r>
      <w:r>
        <w:fldChar w:fldCharType="end"/>
      </w:r>
      <w:bookmarkEnd w:id="23"/>
      <w:r w:rsidR="00796E23">
        <w:t xml:space="preserve"> </w:t>
      </w:r>
      <w:r w:rsidR="00067C6B" w:rsidRPr="00067C6B">
        <w:rPr>
          <w:highlight w:val="yellow"/>
        </w:rPr>
        <w:t>Draft</w:t>
      </w:r>
      <w:r w:rsidR="00067C6B">
        <w:t xml:space="preserve"> design </w:t>
      </w:r>
      <w:r w:rsidR="00C94A3B">
        <w:t>by</w:t>
      </w:r>
      <w:r w:rsidR="00B62F8D" w:rsidRPr="00B62F8D">
        <w:t xml:space="preserve"> </w:t>
      </w:r>
      <w:r w:rsidR="00B62F8D" w:rsidRPr="00B62F8D">
        <w:rPr>
          <w:shd w:val="clear" w:color="auto" w:fill="FAFAFA"/>
        </w:rPr>
        <w:t>SGidGang.Xaal</w:t>
      </w:r>
      <w:r w:rsidR="003B545F">
        <w:t xml:space="preserve"> </w:t>
      </w:r>
      <w:r w:rsidR="00796E23" w:rsidRPr="00B62F8D">
        <w:rPr>
          <w:i/>
        </w:rPr>
        <w:t>Shoshannah Greene</w:t>
      </w:r>
      <w:r w:rsidR="00796E23">
        <w:t>.</w:t>
      </w:r>
      <w:bookmarkEnd w:id="24"/>
      <w:bookmarkEnd w:id="25"/>
      <w:bookmarkEnd w:id="26"/>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rPr>
        <w:t>everything is related</w:t>
      </w:r>
      <w:r w:rsidR="00640938">
        <w:rPr>
          <w:i/>
        </w:rPr>
        <w:t>,</w:t>
      </w:r>
      <w:r w:rsidR="00640938" w:rsidRPr="00640938">
        <w:rPr>
          <w:i/>
        </w:rPr>
        <w:t xml:space="preserve"> and we need each other to survive</w:t>
      </w:r>
      <w:r w:rsidR="00640938">
        <w:t>.</w:t>
      </w:r>
      <w:bookmarkEnd w:id="27"/>
      <w:bookmarkEnd w:id="28"/>
      <w:bookmarkEnd w:id="29"/>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6162294"/>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6162295"/>
      <w:r w:rsidR="009F6DC3">
        <w:t>Historical salmon coexistence</w:t>
      </w:r>
      <w:bookmarkEnd w:id="31"/>
    </w:p>
    <w:p w14:paraId="6D00FD04" w14:textId="59F78640" w:rsidR="0055436C" w:rsidRDefault="0055436C" w:rsidP="00DF2943"/>
    <w:p w14:paraId="78A31FA9" w14:textId="23275020"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w:t>
      </w:r>
      <w:r w:rsidR="00F34989">
        <w:t xml:space="preserve"> </w:t>
      </w:r>
      <w:r w:rsidR="00F34989">
        <w:fldChar w:fldCharType="begin" w:fldLock="1"/>
      </w:r>
      <w:r w:rsidR="00F34989">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fldChar w:fldCharType="separate"/>
      </w:r>
      <w:r w:rsidR="00F34989" w:rsidRPr="00F34989">
        <w:rPr>
          <w:noProof/>
        </w:rPr>
        <w:t>(Halffman et al., 2015)</w:t>
      </w:r>
      <w:r w:rsidR="00F34989">
        <w:fldChar w:fldCharType="end"/>
      </w:r>
      <w:r w:rsidR="00AF48E0">
        <w:t>. Both salmon and humans existed in areas of glacial refugia during the last major ice age, co-evolving and adapting into the expanse of complex river and lake systems of the modern age</w:t>
      </w:r>
      <w:r w:rsidR="00F34989">
        <w:t xml:space="preserve"> </w:t>
      </w:r>
      <w:r w:rsidR="00F34989">
        <w:fldChar w:fldCharType="begin" w:fldLock="1"/>
      </w:r>
      <w:r w:rsidR="00F34989">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fldChar w:fldCharType="separate"/>
      </w:r>
      <w:r w:rsidR="00F34989" w:rsidRPr="00F34989">
        <w:rPr>
          <w:noProof/>
        </w:rPr>
        <w:t>(Haggan et al., 2006)</w:t>
      </w:r>
      <w:r w:rsidR="00F34989">
        <w:fldChar w:fldCharType="end"/>
      </w:r>
      <w:r w:rsidR="00AF48E0">
        <w:t>. Therefore, salmon stocks have evolved to their unique environments over thousands of years and humans played a role in shaping that evolution and understood the cyclical patterns of salmon</w:t>
      </w:r>
      <w:r w:rsidR="00F34989">
        <w:t xml:space="preserve"> </w:t>
      </w:r>
      <w:r w:rsidR="00F34989">
        <w:fldChar w:fldCharType="begin" w:fldLock="1"/>
      </w:r>
      <w:r w:rsidR="00080F33">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fldChar w:fldCharType="separate"/>
      </w:r>
      <w:r w:rsidR="00F34989" w:rsidRPr="00F34989">
        <w:rPr>
          <w:noProof/>
        </w:rPr>
        <w:t>(Lepofsky &amp; Caldwell, 2013)</w:t>
      </w:r>
      <w:r w:rsidR="00F34989">
        <w:fldChar w:fldCharType="end"/>
      </w:r>
      <w:r w:rsidR="00AF48E0">
        <w:t>. However, in the past hundred years, humans have</w:t>
      </w:r>
      <w:r w:rsidR="0046236D">
        <w:t xml:space="preserve"> </w:t>
      </w:r>
      <w:r w:rsidR="00AF48E0">
        <w:t>altered salmon habitats, the climate, the size and health of salmon stocks due to</w:t>
      </w:r>
      <w:r w:rsidR="0046236D">
        <w:t xml:space="preserve"> major</w:t>
      </w:r>
      <w:r w:rsidR="00AF48E0">
        <w:t xml:space="preserve"> industrialization and over-exploitation</w:t>
      </w:r>
      <w:r w:rsidR="00080F33">
        <w:t xml:space="preserve"> </w:t>
      </w:r>
      <w:r w:rsidR="00080F33">
        <w:fldChar w:fldCharType="begin" w:fldLock="1"/>
      </w:r>
      <w:r w:rsidR="00080F33">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fldChar w:fldCharType="separate"/>
      </w:r>
      <w:r w:rsidR="00080F33" w:rsidRPr="00080F33">
        <w:rPr>
          <w:noProof/>
        </w:rPr>
        <w:t>(NRC, 1996)</w:t>
      </w:r>
      <w:r w:rsidR="00080F33">
        <w:fldChar w:fldCharType="end"/>
      </w:r>
      <w:r w:rsidR="0046236D">
        <w:t>. Therefore, understanding the survival of salmon is more complex than ever in the face of</w:t>
      </w:r>
      <w:r w:rsidR="00187FD2">
        <w:t xml:space="preserve"> threatened stocks</w:t>
      </w:r>
      <w:r w:rsidR="0046236D">
        <w:t xml:space="preserve"> </w:t>
      </w:r>
      <w:r w:rsidR="00187FD2">
        <w:t xml:space="preserve">and </w:t>
      </w:r>
      <w:r w:rsidR="0046236D">
        <w:t>climate change</w:t>
      </w:r>
      <w:r w:rsidR="00874C1D">
        <w:t>.</w:t>
      </w:r>
      <w:r w:rsidR="0046236D">
        <w:t xml:space="preserve"> </w:t>
      </w:r>
      <w:r w:rsidR="00874C1D">
        <w:t>M</w:t>
      </w:r>
      <w:r w:rsidR="00080F33">
        <w:t xml:space="preserve">uch </w:t>
      </w:r>
      <w:r w:rsidR="0046236D">
        <w:t>deep</w:t>
      </w:r>
      <w:r w:rsidR="00080F33">
        <w:t>er</w:t>
      </w:r>
      <w:r w:rsidR="0046236D">
        <w:t xml:space="preserve"> knowledge </w:t>
      </w:r>
      <w:r w:rsidR="00874C1D">
        <w:t>of the life history of salmon is needed to improve fisheries management, specifically the early marine stage and its impact on population dynamics.</w:t>
      </w:r>
    </w:p>
    <w:p w14:paraId="010B3D7E" w14:textId="2742B735" w:rsidR="001E6BEC" w:rsidRDefault="001E6BEC" w:rsidP="00DF2943"/>
    <w:p w14:paraId="1CA45939" w14:textId="77777777" w:rsidR="001E6BEC" w:rsidRDefault="001E6BEC" w:rsidP="001E6BEC">
      <w:pPr>
        <w:pStyle w:val="Heading3"/>
      </w:pPr>
      <w:r>
        <w:tab/>
      </w:r>
      <w:bookmarkStart w:id="32" w:name="_Toc56162296"/>
      <w:r>
        <w:t>Current state of salmon stocks</w:t>
      </w:r>
      <w:bookmarkEnd w:id="32"/>
    </w:p>
    <w:p w14:paraId="67FF93B5" w14:textId="581D822F" w:rsidR="001E6BEC" w:rsidRDefault="001E6BEC" w:rsidP="001E6BEC">
      <w:r>
        <w:tab/>
      </w:r>
    </w:p>
    <w:p w14:paraId="7F1816F8" w14:textId="4CEBB8D6" w:rsidR="001A663F" w:rsidRDefault="001A663F" w:rsidP="001A663F">
      <w:pPr>
        <w:ind w:left="720"/>
      </w:pPr>
      <w:r>
        <w:t xml:space="preserve">Many Pacific salmon stocks have been diminishing for decades, </w:t>
      </w:r>
    </w:p>
    <w:p w14:paraId="6805BC30" w14:textId="77777777" w:rsidR="001A663F" w:rsidRDefault="001A663F" w:rsidP="001E6BEC"/>
    <w:p w14:paraId="0B2F45EC" w14:textId="391AE705" w:rsidR="00571ABD" w:rsidRDefault="001E6BEC" w:rsidP="001E6BEC">
      <w:pPr>
        <w:ind w:firstLine="720"/>
      </w:pPr>
      <w:r>
        <w:t xml:space="preserve">Many Pacific salmon stocks have been diminishing for decades </w:t>
      </w:r>
      <w:r w:rsidR="00874C1D">
        <w:t xml:space="preserve">possibly </w:t>
      </w:r>
      <w:commentRangeStart w:id="33"/>
      <w:r>
        <w:t xml:space="preserve">due to overharvesting, </w:t>
      </w:r>
      <w:r w:rsidR="00874C1D">
        <w:t>pollution</w:t>
      </w:r>
      <w:r>
        <w:t xml:space="preserve">, and habitat loss, </w:t>
      </w:r>
      <w:commentRangeEnd w:id="33"/>
      <w:r w:rsidR="00E52B82">
        <w:rPr>
          <w:rStyle w:val="CommentReference"/>
        </w:rPr>
        <w:commentReference w:id="33"/>
      </w:r>
      <w:r>
        <w:t xml:space="preserve">and policy has not yet resulted in reversing this concerning trend </w:t>
      </w:r>
      <w:r>
        <w:fldChar w:fldCharType="begin" w:fldLock="1"/>
      </w:r>
      <w:r w:rsidR="005220DD">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fldChar w:fldCharType="separate"/>
      </w:r>
      <w:r w:rsidR="00903468" w:rsidRPr="00903468">
        <w:rPr>
          <w:noProof/>
        </w:rPr>
        <w:t>(Price et al., 2017)</w:t>
      </w:r>
      <w:r>
        <w:fldChar w:fldCharType="end"/>
      </w:r>
      <w:r>
        <w:t>.</w:t>
      </w:r>
      <w:r w:rsidR="001A663F">
        <w:t xml:space="preserve"> While the exact cause of salmon declines cannot yet be pinned down, … one major factor is human-induced climate change, … </w:t>
      </w:r>
      <w:r>
        <w:t xml:space="preserve"> </w:t>
      </w:r>
      <w:commentRangeStart w:id="34"/>
      <w:r>
        <w:t xml:space="preserve">A lot of the overall biodiversity of salmon has been lost, with smaller stream populations at risk of extinction from mismanagement and mixed stock fisheries pressure, and 33 B.C. stocks are currently listed as endangered, threatened or concerning </w:t>
      </w:r>
      <w:r>
        <w:fldChar w:fldCharType="begin" w:fldLock="1"/>
      </w:r>
      <w: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fldChar w:fldCharType="separate"/>
      </w:r>
      <w:r w:rsidRPr="007F43D8">
        <w:rPr>
          <w:noProof/>
        </w:rPr>
        <w:t>(DFO, 2020)</w:t>
      </w:r>
      <w:r>
        <w:fldChar w:fldCharType="end"/>
      </w:r>
      <w:r>
        <w:t xml:space="preserve">. </w:t>
      </w:r>
      <w:commentRangeEnd w:id="34"/>
      <w:r w:rsidR="005149BD">
        <w:rPr>
          <w:rStyle w:val="CommentReference"/>
        </w:rPr>
        <w:commentReference w:id="34"/>
      </w:r>
      <w:r>
        <w:t xml:space="preserve">Selective fishing pressures have also decreased the overall size and age at maturity for salmon, eliminating large, more fecund individuals in populations, further reducing resiliency </w:t>
      </w:r>
      <w:r>
        <w:fldChar w:fldCharType="begin" w:fldLock="1"/>
      </w:r>
      <w: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fldChar w:fldCharType="separate"/>
      </w:r>
      <w:r w:rsidRPr="005D6710">
        <w:rPr>
          <w:noProof/>
        </w:rPr>
        <w:t>(Jeffrey et al., 2017)</w:t>
      </w:r>
      <w:r>
        <w:fldChar w:fldCharType="end"/>
      </w:r>
      <w:r>
        <w:t>.</w:t>
      </w:r>
      <w:r w:rsidR="00187FD2">
        <w:t xml:space="preserve"> Salmon declines have catastrophic impacts on riparian and </w:t>
      </w:r>
      <w:r w:rsidR="00646C43">
        <w:t>aquatic</w:t>
      </w:r>
      <w:r w:rsidR="00187FD2">
        <w:t xml:space="preserve"> </w:t>
      </w:r>
      <w:r w:rsidR="00646C43">
        <w:t>systems</w:t>
      </w:r>
      <w:r w:rsidR="00187FD2">
        <w:t xml:space="preserve">, and human health and wellbeing, particularly for Indigenous communities whose lives are intertwined with salmon </w:t>
      </w:r>
      <w:r w:rsidR="00187FD2">
        <w:fldChar w:fldCharType="begin" w:fldLock="1"/>
      </w:r>
      <w:r w:rsidR="005F65E0">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fldChar w:fldCharType="separate"/>
      </w:r>
      <w:r w:rsidR="00187FD2" w:rsidRPr="00187FD2">
        <w:rPr>
          <w:noProof/>
        </w:rPr>
        <w:t>(Garibaldi &amp; Turner, 2004; Janetski et al., 2009; Marushka et al., 2019; Schindler et al., 2003)</w:t>
      </w:r>
      <w:r w:rsidR="00187FD2">
        <w:fldChar w:fldCharType="end"/>
      </w:r>
      <w:r w:rsidR="00187FD2">
        <w:t>.</w:t>
      </w:r>
    </w:p>
    <w:p w14:paraId="7046F5E1" w14:textId="77777777" w:rsidR="001E6BEC" w:rsidRPr="009F6DC3" w:rsidRDefault="001E6BEC" w:rsidP="001E6BEC">
      <w:pPr>
        <w:ind w:firstLine="720"/>
      </w:pPr>
    </w:p>
    <w:p w14:paraId="6D53BAF6" w14:textId="71617392" w:rsidR="001E6BEC" w:rsidRDefault="001E6BEC" w:rsidP="001E6BEC">
      <w:pPr>
        <w:pStyle w:val="Heading3"/>
      </w:pPr>
      <w:r>
        <w:tab/>
      </w:r>
      <w:bookmarkStart w:id="35" w:name="_Toc56162297"/>
      <w:r>
        <w:t xml:space="preserve">Salmon </w:t>
      </w:r>
      <w:r w:rsidR="00067C6B">
        <w:t>life history and early marine migration</w:t>
      </w:r>
      <w:bookmarkEnd w:id="35"/>
    </w:p>
    <w:p w14:paraId="6DA76863" w14:textId="77597EC3" w:rsidR="00E907CA" w:rsidRDefault="00E907CA" w:rsidP="00DF2943"/>
    <w:p w14:paraId="190D5D4F" w14:textId="5BFF5D3E" w:rsidR="00B51AA8" w:rsidRDefault="00E907CA" w:rsidP="00DF2943">
      <w:r>
        <w:tab/>
        <w:t xml:space="preserve">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w:t>
      </w:r>
      <w:r w:rsidR="005149BD">
        <w:t xml:space="preserve">shortly </w:t>
      </w:r>
      <w:r>
        <w:t>after fry emerge from the gravel where they were born, and chum salmon spend time rearing in estuary environments</w:t>
      </w:r>
      <w:r w:rsidR="005220DD">
        <w:t xml:space="preserve"> </w:t>
      </w:r>
      <w:r w:rsidR="005220DD">
        <w:fldChar w:fldCharType="begin" w:fldLock="1"/>
      </w:r>
      <w:r w:rsidR="005220DD">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operties":{"noteIndex":0},"schema":"https://github.com/citation-style-language/schema/raw/master/csl-citation.json"}</w:instrText>
      </w:r>
      <w:r w:rsidR="005220DD">
        <w:fldChar w:fldCharType="separate"/>
      </w:r>
      <w:r w:rsidR="005220DD" w:rsidRPr="005220DD">
        <w:rPr>
          <w:noProof/>
        </w:rPr>
        <w:t>(Levings, 2016)</w:t>
      </w:r>
      <w:r w:rsidR="005220DD">
        <w:fldChar w:fldCharType="end"/>
      </w:r>
      <w:r>
        <w:t>. In comparison, sockeye, chinook and coho salmon spend months to years in freshwater,</w:t>
      </w:r>
      <w:r w:rsidR="00B51AA8">
        <w:t xml:space="preserve"> although</w:t>
      </w:r>
      <w:r>
        <w:t xml:space="preserve"> sockeye tend to still migrate in the marine environment around the same time as pink and chum</w:t>
      </w:r>
      <w:r w:rsidR="005220DD">
        <w:t xml:space="preserve"> </w:t>
      </w:r>
      <w:r w:rsidR="005220DD">
        <w:fldChar w:fldCharType="begin" w:fldLock="1"/>
      </w:r>
      <w:r w:rsidR="005220DD">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fldChar w:fldCharType="separate"/>
      </w:r>
      <w:r w:rsidR="005220DD" w:rsidRPr="005220DD">
        <w:rPr>
          <w:noProof/>
        </w:rPr>
        <w:t>(Groot &amp; Margolis, 1991)</w:t>
      </w:r>
      <w:r w:rsidR="005220DD">
        <w:fldChar w:fldCharType="end"/>
      </w:r>
      <w:r w:rsidR="00B51AA8">
        <w:t>.</w:t>
      </w:r>
      <w:r>
        <w:t xml:space="preserve"> </w:t>
      </w:r>
      <w:r w:rsidR="005220DD">
        <w:t xml:space="preserve">The species of salmon can be separated by differences in feeding as well, pink, chum, and sockeye salmon tend to be planktivorous feeders, whereas chinook and coho salmon feed on insects and fish as main prey types </w:t>
      </w:r>
      <w:r w:rsidR="005220DD">
        <w:fldChar w:fldCharType="begin" w:fldLock="1"/>
      </w:r>
      <w:r w:rsidR="005220D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fldChar w:fldCharType="separate"/>
      </w:r>
      <w:r w:rsidR="005220DD" w:rsidRPr="005220DD">
        <w:rPr>
          <w:noProof/>
        </w:rPr>
        <w:t>(Brodeur, 1990)</w:t>
      </w:r>
      <w:r w:rsidR="005220DD">
        <w:fldChar w:fldCharType="end"/>
      </w:r>
      <w:r w:rsidR="005220DD">
        <w:t>.</w:t>
      </w:r>
    </w:p>
    <w:p w14:paraId="02EE7F0B" w14:textId="77777777" w:rsidR="00B51AA8" w:rsidRDefault="00B51AA8" w:rsidP="00DF2943"/>
    <w:p w14:paraId="7EC21B50" w14:textId="1936371F" w:rsidR="00B51AA8" w:rsidRDefault="00B51AA8" w:rsidP="00B51AA8">
      <w:pPr>
        <w:ind w:firstLine="720"/>
      </w:pPr>
      <w:r>
        <w:t>The life cycle timing of pink and chum salmon in southern British Columbia is spawning in fall and migrating toward the ocean environment in early spring</w:t>
      </w:r>
      <w:r w:rsidR="005220DD">
        <w:t xml:space="preserve"> </w:t>
      </w:r>
      <w:r w:rsidR="005220DD">
        <w:fldChar w:fldCharType="begin" w:fldLock="1"/>
      </w:r>
      <w:r w:rsidR="005220DD">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fldChar w:fldCharType="separate"/>
      </w:r>
      <w:r w:rsidR="005220DD" w:rsidRPr="005220DD">
        <w:rPr>
          <w:noProof/>
        </w:rPr>
        <w:t>(Quinn, 2018)</w:t>
      </w:r>
      <w:r w:rsidR="005220DD">
        <w:fldChar w:fldCharType="end"/>
      </w:r>
      <w:r>
        <w:t xml:space="preserve">. Pink salmon are the only salmon species that have obligate two-year life cycles, with genetically distinct odd-year and even-year stocks </w:t>
      </w:r>
      <w:r>
        <w:fldChar w:fldCharType="begin" w:fldLock="1"/>
      </w:r>
      <w: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fldChar w:fldCharType="separate"/>
      </w:r>
      <w:r w:rsidRPr="00080F33">
        <w:rPr>
          <w:noProof/>
        </w:rPr>
        <w:t>(Oke et al., 2019)</w:t>
      </w:r>
      <w:r>
        <w:fldChar w:fldCharType="end"/>
      </w:r>
      <w:r>
        <w:t xml:space="preserve">. Chum salmon on the other hand, have more </w:t>
      </w:r>
      <w:r w:rsidR="005149BD">
        <w:t>flexible</w:t>
      </w:r>
      <w:r>
        <w:t xml:space="preserve"> life histories, living around 3</w:t>
      </w:r>
      <w:r w:rsidR="005220DD">
        <w:t xml:space="preserve"> to </w:t>
      </w:r>
      <w:r>
        <w:t>4 years or longer</w:t>
      </w:r>
      <w:r w:rsidR="005220DD">
        <w:t>,</w:t>
      </w:r>
      <w:r>
        <w:t xml:space="preserve"> depending on the ocean conditions. The first few months at sea </w:t>
      </w:r>
      <w:r w:rsidR="0009313F">
        <w:t>are</w:t>
      </w:r>
      <w:r>
        <w:t xml:space="preserve"> an important life phase of salmon, where populations will experience significant mortality and </w:t>
      </w:r>
      <w:r w:rsidR="0009313F">
        <w:t xml:space="preserve">individuals </w:t>
      </w:r>
      <w:r>
        <w:t xml:space="preserve">must grow quickly enough to survive this period </w:t>
      </w:r>
      <w:r>
        <w:fldChar w:fldCharType="begin" w:fldLock="1"/>
      </w:r>
      <w: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fldChar w:fldCharType="separate"/>
      </w:r>
      <w:r w:rsidRPr="00393DDA">
        <w:rPr>
          <w:noProof/>
        </w:rPr>
        <w:t>(Beamish et al., 2003)</w:t>
      </w:r>
      <w:r>
        <w:fldChar w:fldCharType="end"/>
      </w:r>
      <w:r>
        <w:t xml:space="preserve">. </w:t>
      </w:r>
      <w:commentRangeStart w:id="36"/>
      <w:r>
        <w:t xml:space="preserve">Salmon have to grow to certain sizes at given points in the life cycle in order to feed successfully on larger prey, compete with other individuals, evade predators, and be resilient against diseases </w:t>
      </w:r>
      <w:r>
        <w:fldChar w:fldCharType="begin" w:fldLock="1"/>
      </w:r>
      <w: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fldChar w:fldCharType="separate"/>
      </w:r>
      <w:r w:rsidRPr="00393DDA">
        <w:rPr>
          <w:noProof/>
        </w:rPr>
        <w:t>(Beamish &amp; Mahnken, 2001)</w:t>
      </w:r>
      <w:r>
        <w:fldChar w:fldCharType="end"/>
      </w:r>
      <w:commentRangeEnd w:id="36"/>
      <w:r w:rsidR="005149BD">
        <w:rPr>
          <w:rStyle w:val="CommentReference"/>
        </w:rPr>
        <w:commentReference w:id="36"/>
      </w:r>
      <w:r>
        <w:t xml:space="preserve">. </w:t>
      </w:r>
      <w:commentRangeStart w:id="37"/>
      <w:r>
        <w:t>Th</w:t>
      </w:r>
      <w:r w:rsidR="005149BD">
        <w:t>e</w:t>
      </w:r>
      <w:r>
        <w:t xml:space="preserve"> juvenile phase has been shown to be a bottleneck in the survival of salmon, and when there are not sufficient amounts of high-quality food available, this results in low returns of the adults </w:t>
      </w:r>
      <w:commentRangeEnd w:id="37"/>
      <w:r w:rsidR="005149BD">
        <w:rPr>
          <w:rStyle w:val="CommentReference"/>
        </w:rPr>
        <w:commentReference w:id="37"/>
      </w:r>
      <w:r>
        <w:fldChar w:fldCharType="begin" w:fldLock="1"/>
      </w:r>
      <w: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fldChar w:fldCharType="separate"/>
      </w:r>
      <w:r w:rsidRPr="004E2A76">
        <w:rPr>
          <w:noProof/>
        </w:rPr>
        <w:t>(Beamish et al., 2012; Farley et al., 2007)</w:t>
      </w:r>
      <w:r>
        <w:fldChar w:fldCharType="end"/>
      </w:r>
      <w:r>
        <w:t xml:space="preserve">. </w:t>
      </w:r>
    </w:p>
    <w:p w14:paraId="28826EF6" w14:textId="451DCA99" w:rsidR="005D6710" w:rsidRDefault="005D6710" w:rsidP="001E6BEC"/>
    <w:p w14:paraId="22F2333D" w14:textId="09EBC4EE" w:rsidR="001E6BEC" w:rsidRDefault="001E6BEC" w:rsidP="001E6BEC">
      <w:pPr>
        <w:pStyle w:val="Heading3"/>
      </w:pPr>
      <w:r>
        <w:tab/>
      </w:r>
      <w:bookmarkStart w:id="38" w:name="_Toc56162298"/>
      <w:r w:rsidR="00832E01">
        <w:t>S</w:t>
      </w:r>
      <w:r>
        <w:t>almon feeding and competition</w:t>
      </w:r>
      <w:bookmarkEnd w:id="38"/>
    </w:p>
    <w:p w14:paraId="59E1C3B5" w14:textId="77777777" w:rsidR="001E6BEC" w:rsidRDefault="001E6BEC" w:rsidP="001E6BEC"/>
    <w:p w14:paraId="18A5E17E" w14:textId="046219D7" w:rsidR="00832E01" w:rsidRDefault="00F049CC" w:rsidP="00832E01">
      <w:pPr>
        <w:ind w:firstLine="720"/>
      </w:pPr>
      <w:r>
        <w:t>In</w:t>
      </w:r>
      <w:r w:rsidR="00E80EA7">
        <w:t xml:space="preserve"> the Fraser River,</w:t>
      </w:r>
      <w:r>
        <w:t xml:space="preserve"> British Columbia</w:t>
      </w:r>
      <w:r w:rsidR="00E80EA7">
        <w:t xml:space="preserve">’s largest salmon bearing river, sockeye salmon abundance </w:t>
      </w:r>
      <w:r w:rsidR="00BC25C6">
        <w:t xml:space="preserve">and survival </w:t>
      </w:r>
      <w:r w:rsidR="00E80EA7">
        <w:t xml:space="preserve">dropped to such </w:t>
      </w:r>
      <w:r w:rsidR="00BC25C6">
        <w:t>low</w:t>
      </w:r>
      <w:r w:rsidR="00E80EA7">
        <w:t xml:space="preserve"> levels that a national inquiry was launched </w:t>
      </w:r>
      <w:r w:rsidR="000D2EC0">
        <w:fldChar w:fldCharType="begin" w:fldLock="1"/>
      </w:r>
      <w:r w:rsidR="007F43D8">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fldChar w:fldCharType="separate"/>
      </w:r>
      <w:r w:rsidR="000D2EC0" w:rsidRPr="000D2EC0">
        <w:rPr>
          <w:noProof/>
        </w:rPr>
        <w:t>(Cohen, 2012)</w:t>
      </w:r>
      <w:r w:rsidR="000D2EC0">
        <w:fldChar w:fldCharType="end"/>
      </w:r>
      <w:r w:rsidR="00E80EA7">
        <w:t xml:space="preserve">. </w:t>
      </w:r>
      <w:r w:rsidR="00BC25C6">
        <w:t>Despite th</w:t>
      </w:r>
      <w:r w:rsidR="00F2318D">
        <w:t>e</w:t>
      </w:r>
      <w:r w:rsidR="00BC25C6">
        <w:t xml:space="preserve"> interest in sockeye salmon early marine research, there has been </w:t>
      </w:r>
      <w:r w:rsidR="006B1E1A">
        <w:t>less of a</w:t>
      </w:r>
      <w:r w:rsidR="00BC25C6">
        <w:t xml:space="preserve"> focus on</w:t>
      </w:r>
      <w:r w:rsidR="00F2318D">
        <w:t xml:space="preserve"> co-migrating</w:t>
      </w:r>
      <w:r w:rsidR="00BC25C6">
        <w:t xml:space="preserve"> pink </w:t>
      </w:r>
      <w:r w:rsidR="00F2318D">
        <w:t>and</w:t>
      </w:r>
      <w:r w:rsidR="00BC25C6">
        <w:t xml:space="preserve"> chum salmon as competitors to</w:t>
      </w:r>
      <w:r w:rsidR="0009313F">
        <w:t xml:space="preserve"> the</w:t>
      </w:r>
      <w:r w:rsidR="00C53F62">
        <w:t xml:space="preserve"> </w:t>
      </w:r>
      <w:r w:rsidR="00BC25C6">
        <w:t>survival</w:t>
      </w:r>
      <w:r w:rsidR="0009313F">
        <w:t xml:space="preserve"> of sockeye salmon</w:t>
      </w:r>
      <w:r w:rsidR="00BC25C6">
        <w:t>. Sockeye salmon feed very similarly to pink salmon, also consuming zooplankton as main prey</w:t>
      </w:r>
      <w:r w:rsidR="000D2EC0">
        <w:t xml:space="preserve"> </w:t>
      </w:r>
      <w:r w:rsidR="00C02E1F">
        <w:fldChar w:fldCharType="begin" w:fldLock="1"/>
      </w:r>
      <w:r w:rsidR="00F2318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fldChar w:fldCharType="separate"/>
      </w:r>
      <w:r w:rsidR="00C02E1F" w:rsidRPr="00C02E1F">
        <w:rPr>
          <w:noProof/>
        </w:rPr>
        <w:t>(Brodeur, 1990)</w:t>
      </w:r>
      <w:r w:rsidR="00C02E1F">
        <w:fldChar w:fldCharType="end"/>
      </w:r>
      <w:r w:rsidR="00BC25C6">
        <w:t xml:space="preserve">. Pink salmon have been shown to outcompete other species, and in years of high abundance or low food availability, pink salmon may </w:t>
      </w:r>
      <w:r w:rsidR="00C02E1F">
        <w:t>be at least</w:t>
      </w:r>
      <w:r w:rsidR="00BC25C6">
        <w:t xml:space="preserve"> partly responsible for declines in sockeye salmon</w:t>
      </w:r>
      <w:r w:rsidR="00F2318D">
        <w:t xml:space="preserve"> and other species</w:t>
      </w:r>
      <w:r w:rsidR="00C504CA">
        <w:t xml:space="preserve"> </w:t>
      </w:r>
      <w:r w:rsidR="00C504CA">
        <w:fldChar w:fldCharType="begin" w:fldLock="1"/>
      </w:r>
      <w:r w:rsidR="00C02E1F">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fldChar w:fldCharType="separate"/>
      </w:r>
      <w:r w:rsidR="00C504CA" w:rsidRPr="00C504CA">
        <w:rPr>
          <w:noProof/>
        </w:rPr>
        <w:t>(Batten et al., 2018; Ruggerone &amp; Nielsen, 2004; Ward et al., 2017)</w:t>
      </w:r>
      <w:r w:rsidR="00C504CA">
        <w:fldChar w:fldCharType="end"/>
      </w:r>
      <w:r w:rsidR="00BC25C6">
        <w:t xml:space="preserve">. Thus, pink salmon should be priority species for salmon conservation scientists to </w:t>
      </w:r>
      <w:r w:rsidR="00C02E1F">
        <w:t>study</w:t>
      </w:r>
      <w:r w:rsidR="00BC25C6">
        <w:t>.</w:t>
      </w:r>
      <w:r w:rsidR="00F2318D">
        <w:t xml:space="preserve"> Chum salmon </w:t>
      </w:r>
      <w:r w:rsidR="00220EE6">
        <w:t xml:space="preserve">are another species of research interest, since they </w:t>
      </w:r>
      <w:r w:rsidR="000272CC">
        <w:t>coexist with other salmon</w:t>
      </w:r>
      <w:r w:rsidR="00220EE6">
        <w:t xml:space="preserve"> </w:t>
      </w:r>
      <w:r w:rsidR="008C0DFE">
        <w:t>by</w:t>
      </w:r>
      <w:r w:rsidR="000272CC">
        <w:t xml:space="preserve"> </w:t>
      </w:r>
      <w:r w:rsidR="00220EE6">
        <w:t>prey</w:t>
      </w:r>
      <w:r w:rsidR="000272CC">
        <w:t xml:space="preserve"> switching</w:t>
      </w:r>
      <w:r w:rsidR="00220EE6">
        <w:t>, thus limiting competition and tracking ecosystem productivity</w:t>
      </w:r>
      <w:r w:rsidR="008C0DFE">
        <w:t xml:space="preserve"> </w:t>
      </w:r>
      <w:r w:rsidR="008C0DFE">
        <w:fldChar w:fldCharType="begin" w:fldLock="1"/>
      </w:r>
      <w:r w:rsidR="001E6BEC">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fldChar w:fldCharType="separate"/>
      </w:r>
      <w:r w:rsidR="008C0DFE" w:rsidRPr="008C0DFE">
        <w:rPr>
          <w:noProof/>
        </w:rPr>
        <w:t>(Azuma, 1995)</w:t>
      </w:r>
      <w:r w:rsidR="008C0DFE">
        <w:fldChar w:fldCharType="end"/>
      </w:r>
      <w:r w:rsidR="00220EE6">
        <w:t xml:space="preserve">. </w:t>
      </w:r>
    </w:p>
    <w:p w14:paraId="521AAEC8" w14:textId="00E97E7B" w:rsidR="00F049CC" w:rsidRDefault="009F6DC3" w:rsidP="00832E01">
      <w:pPr>
        <w:ind w:firstLine="720"/>
      </w:pPr>
      <w:r>
        <w:tab/>
      </w:r>
    </w:p>
    <w:p w14:paraId="7495FD20" w14:textId="290F0F98" w:rsidR="00D37F43" w:rsidRDefault="0009313F" w:rsidP="00DF2943">
      <w:pPr>
        <w:ind w:firstLine="720"/>
      </w:pPr>
      <w:r>
        <w:t>Since p</w:t>
      </w:r>
      <w:r w:rsidR="00F049CC">
        <w:t xml:space="preserve">ink and chum salmon are planktivorous feeders </w:t>
      </w:r>
      <w:r>
        <w:t>that</w:t>
      </w:r>
      <w:r w:rsidR="00F049CC">
        <w:t xml:space="preserve"> overlap in time and space</w:t>
      </w:r>
      <w:r>
        <w:t>, they</w:t>
      </w:r>
      <w:r w:rsidR="00F049CC">
        <w:t xml:space="preserve"> </w:t>
      </w:r>
      <w:r w:rsidR="00D37F43">
        <w:t>compete for a limited pool of prey resources</w:t>
      </w:r>
      <w:r w:rsidR="00D2721D">
        <w:t xml:space="preserve"> </w:t>
      </w:r>
      <w:r w:rsidR="002E3BBC">
        <w:fldChar w:fldCharType="begin" w:fldLock="1"/>
      </w:r>
      <w:r w:rsidR="008C0DFE">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fldChar w:fldCharType="separate"/>
      </w:r>
      <w:r w:rsidR="002E3BBC" w:rsidRPr="002E3BBC">
        <w:rPr>
          <w:noProof/>
        </w:rPr>
        <w:t>(Bailey et al., 1975; Perry et al., 1996)</w:t>
      </w:r>
      <w:r w:rsidR="002E3BBC">
        <w:fldChar w:fldCharType="end"/>
      </w:r>
      <w:r w:rsidR="00D37F43">
        <w:t xml:space="preserve">. </w:t>
      </w:r>
      <w:r w:rsidR="002E3BBC">
        <w:t>P</w:t>
      </w:r>
      <w:r w:rsidR="004D724E">
        <w:t>ink salmon have been shown to have detrimental effects on the growth and survival of chum salmon on multiple occasions</w:t>
      </w:r>
      <w:r w:rsidR="002E3BBC">
        <w:t xml:space="preserve"> </w:t>
      </w:r>
      <w:r w:rsidR="002E3BBC">
        <w:fldChar w:fldCharType="begin" w:fldLock="1"/>
      </w:r>
      <w:r w:rsidR="002E3BBC">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fldChar w:fldCharType="separate"/>
      </w:r>
      <w:r w:rsidR="002E3BBC" w:rsidRPr="002E3BBC">
        <w:rPr>
          <w:noProof/>
        </w:rPr>
        <w:t>(Beacham, 1993; Minicucci, 2018)</w:t>
      </w:r>
      <w:r w:rsidR="002E3BBC">
        <w:fldChar w:fldCharType="end"/>
      </w:r>
      <w:r w:rsidR="004D724E">
        <w:t xml:space="preserve">. </w:t>
      </w:r>
      <w:commentRangeStart w:id="39"/>
      <w:r w:rsidR="004D724E">
        <w:t xml:space="preserve">Chum salmon have evolved strategies to adapt to the challenges posed by food limitations, and they have specialized larger stomachs to consume higher amounts of gelatinous prey </w:t>
      </w:r>
      <w:r w:rsidR="00D2721D">
        <w:fldChar w:fldCharType="begin" w:fldLock="1"/>
      </w:r>
      <w:r w:rsidR="00D2721D">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fldChar w:fldCharType="separate"/>
      </w:r>
      <w:r w:rsidR="00D2721D" w:rsidRPr="00D2721D">
        <w:rPr>
          <w:noProof/>
        </w:rPr>
        <w:t>(Welch, 1997)</w:t>
      </w:r>
      <w:r w:rsidR="00D2721D">
        <w:fldChar w:fldCharType="end"/>
      </w:r>
      <w:r w:rsidR="004D724E">
        <w:t>.</w:t>
      </w:r>
      <w:commentRangeEnd w:id="39"/>
      <w:r w:rsidR="00A14085">
        <w:rPr>
          <w:rStyle w:val="CommentReference"/>
        </w:rPr>
        <w:commentReference w:id="39"/>
      </w:r>
      <w:r w:rsidR="004D724E">
        <w:t xml:space="preserve"> However, there is </w:t>
      </w:r>
      <w:r w:rsidR="00D2721D">
        <w:t>scarce</w:t>
      </w:r>
      <w:r w:rsidR="004D724E">
        <w:t xml:space="preserve"> literature on competition of juvenile pink and chum salmon with stomach content analysis or quantifying </w:t>
      </w:r>
      <w:r w:rsidR="000C5F8C">
        <w:t xml:space="preserve">the conditions on </w:t>
      </w:r>
      <w:r w:rsidR="004D724E">
        <w:t>when and where</w:t>
      </w:r>
      <w:r w:rsidR="000C5F8C">
        <w:t xml:space="preserve"> </w:t>
      </w:r>
      <w:r w:rsidR="004D724E">
        <w:t>prey switching</w:t>
      </w:r>
      <w:r w:rsidR="000C5F8C">
        <w:t xml:space="preserve"> </w:t>
      </w:r>
      <w:r w:rsidR="004D724E">
        <w:t>occur</w:t>
      </w:r>
      <w:r w:rsidR="000C5F8C">
        <w:t>s</w:t>
      </w:r>
      <w:r w:rsidR="004F3BDF">
        <w:t xml:space="preserve"> </w:t>
      </w:r>
      <w:r w:rsidR="004F3BDF">
        <w:fldChar w:fldCharType="begin" w:fldLock="1"/>
      </w:r>
      <w:r w:rsidR="000D2EC0">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fldChar w:fldCharType="separate"/>
      </w:r>
      <w:r w:rsidR="004F3BDF" w:rsidRPr="004F3BDF">
        <w:rPr>
          <w:noProof/>
        </w:rPr>
        <w:t>(Beamish et al., 2010; Gulbransen, 2014)</w:t>
      </w:r>
      <w:r w:rsidR="004F3BDF">
        <w:fldChar w:fldCharType="end"/>
      </w:r>
      <w:r w:rsidR="004D724E">
        <w:t>. Therefore, this research was initiated by a need to fill th</w:t>
      </w:r>
      <w:r w:rsidR="00C879E1">
        <w:t>is</w:t>
      </w:r>
      <w:r w:rsidR="004D724E">
        <w:t xml:space="preserve"> knowledge gap through utilization of high spatial and temporal resolution of juvenile salmon diets in a highly dynamic migration area.</w:t>
      </w:r>
    </w:p>
    <w:p w14:paraId="18D89C74" w14:textId="48F6CB22" w:rsidR="00832E01" w:rsidRDefault="00832E01" w:rsidP="00DF2943">
      <w:pPr>
        <w:ind w:firstLine="720"/>
      </w:pPr>
    </w:p>
    <w:p w14:paraId="3EDBABA5" w14:textId="473E2799" w:rsidR="00832E01" w:rsidRDefault="00832E01" w:rsidP="00832E01">
      <w:pPr>
        <w:pStyle w:val="Heading3"/>
      </w:pPr>
      <w:bookmarkStart w:id="40" w:name="_Toc56162299"/>
      <w:r>
        <w:t>Study area and aims</w:t>
      </w:r>
      <w:bookmarkEnd w:id="40"/>
    </w:p>
    <w:p w14:paraId="599A554C" w14:textId="10C72682" w:rsidR="00832E01" w:rsidRDefault="00832E01" w:rsidP="00DF2943">
      <w:pPr>
        <w:ind w:firstLine="720"/>
      </w:pPr>
    </w:p>
    <w:p w14:paraId="1BC54C9D" w14:textId="38D564FB" w:rsidR="00D37F43" w:rsidRDefault="00832E01" w:rsidP="00832E01">
      <w:pPr>
        <w:ind w:firstLine="720"/>
      </w:pPr>
      <w:r>
        <w:t xml:space="preserve">Juvenile salmon annually migrate through the Discovery Islands and Johnstone Strait area from May to July, where they encounter </w:t>
      </w:r>
      <w:r w:rsidR="00A14085">
        <w:t xml:space="preserve">diversity </w:t>
      </w:r>
      <w:r>
        <w:t>of habitat</w:t>
      </w:r>
      <w:r w:rsidR="00526FAF">
        <w:t>s</w:t>
      </w:r>
      <w:r>
        <w:t xml:space="preserve"> and </w:t>
      </w:r>
      <w:r w:rsidR="00A14085">
        <w:t xml:space="preserve">highly variable </w:t>
      </w:r>
      <w:r>
        <w:t xml:space="preserve">ocean conditions </w:t>
      </w:r>
      <w:r>
        <w:fldChar w:fldCharType="begin" w:fldLock="1"/>
      </w:r>
      <w: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fldChar w:fldCharType="separate"/>
      </w:r>
      <w:r w:rsidRPr="004E7296">
        <w:rPr>
          <w:noProof/>
        </w:rPr>
        <w:t>(Johnson et al., 2018)</w:t>
      </w:r>
      <w:r>
        <w:fldChar w:fldCharType="end"/>
      </w:r>
      <w:r>
        <w:t xml:space="preserve">. The Discovery Islands region is heavily influenced by coastal freshwater inputs </w:t>
      </w:r>
      <w:r w:rsidR="00A14085">
        <w:t>where</w:t>
      </w:r>
      <w:r>
        <w:t xml:space="preserve"> zooplankton communities and </w:t>
      </w:r>
      <w:r w:rsidR="00A14085">
        <w:t xml:space="preserve">their </w:t>
      </w:r>
      <w:r>
        <w:t xml:space="preserve">phenology related to the seasonally stratified and productive Strait of Georgia </w:t>
      </w:r>
      <w:r>
        <w:fldChar w:fldCharType="begin" w:fldLock="1"/>
      </w:r>
      <w: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fldChar w:fldCharType="separate"/>
      </w:r>
      <w:r w:rsidRPr="004E2A76">
        <w:rPr>
          <w:noProof/>
        </w:rPr>
        <w:t>(Mahara et al., 2019)</w:t>
      </w:r>
      <w:r>
        <w:fldChar w:fldCharType="end"/>
      </w:r>
      <w:r>
        <w:t>. Along the migration route, salmon w</w:t>
      </w:r>
      <w:r w:rsidR="00A14085">
        <w:t xml:space="preserve">ould </w:t>
      </w:r>
      <w:r>
        <w:t xml:space="preserve">enter the less productive Johnstone Strait with low seasonality, where phytoplankton are light-limited due to tidal mixing </w:t>
      </w:r>
      <w:r w:rsidR="00A14085">
        <w:t>promoting</w:t>
      </w:r>
      <w:r>
        <w:t xml:space="preserve"> a constant “winter state” </w:t>
      </w:r>
      <w:r>
        <w:fldChar w:fldCharType="begin" w:fldLock="1"/>
      </w:r>
      <w: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fldChar w:fldCharType="separate"/>
      </w:r>
      <w:r w:rsidRPr="004E7296">
        <w:rPr>
          <w:noProof/>
        </w:rPr>
        <w:t>(Mckinnell et al., 2014)</w:t>
      </w:r>
      <w:r>
        <w:fldChar w:fldCharType="end"/>
      </w:r>
      <w:r>
        <w:t xml:space="preserve">. Furthermore, an underwater sill between Discovery Islands and Johnstone Strait </w:t>
      </w:r>
      <w:r w:rsidR="00A14085">
        <w:t>limit</w:t>
      </w:r>
      <w:r w:rsidR="00282C2D">
        <w:t>s</w:t>
      </w:r>
      <w:r w:rsidR="00A14085">
        <w:t xml:space="preserve"> </w:t>
      </w:r>
      <w:r>
        <w:t>water mass</w:t>
      </w:r>
      <w:r w:rsidR="00A14085">
        <w:t xml:space="preserve"> </w:t>
      </w:r>
      <w:r>
        <w:t>mixing</w:t>
      </w:r>
      <w:r w:rsidR="00A14085">
        <w:t xml:space="preserve"> and result</w:t>
      </w:r>
      <w:r w:rsidR="00282C2D">
        <w:t>s</w:t>
      </w:r>
      <w:r w:rsidR="00A14085">
        <w:t xml:space="preserve"> in the </w:t>
      </w:r>
      <w:r>
        <w:t xml:space="preserve">Johnstone Strait </w:t>
      </w:r>
      <w:r w:rsidR="00A14085">
        <w:t>to be</w:t>
      </w:r>
      <w:r>
        <w:t xml:space="preserve"> more influenced by the Queen Charlotte Strait </w:t>
      </w:r>
      <w:r w:rsidR="00282C2D">
        <w:t>waters of</w:t>
      </w:r>
      <w:r>
        <w:t xml:space="preserve"> higher salinit</w:t>
      </w:r>
      <w:r w:rsidR="00282C2D">
        <w:t>ies</w:t>
      </w:r>
      <w:r>
        <w:t xml:space="preserve"> and lower temperatures </w:t>
      </w:r>
      <w:r w:rsidR="00282C2D">
        <w:t xml:space="preserve">as well as unique zooplankton communities </w:t>
      </w:r>
      <w:r>
        <w:fldChar w:fldCharType="begin" w:fldLock="1"/>
      </w:r>
      <w: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fldChar w:fldCharType="separate"/>
      </w:r>
      <w:r w:rsidRPr="004E7296">
        <w:rPr>
          <w:noProof/>
        </w:rPr>
        <w:t>(Khangaonkar et al., 2017)</w:t>
      </w:r>
      <w:r>
        <w:fldChar w:fldCharType="end"/>
      </w:r>
      <w:r>
        <w:t xml:space="preserve">. </w:t>
      </w:r>
      <w:commentRangeStart w:id="41"/>
      <w:r>
        <w:t>These two regions of juvenile salmon migration provide a dynamic study area to compare in-depth species interactions under differ</w:t>
      </w:r>
      <w:r w:rsidR="00282C2D">
        <w:t>ent</w:t>
      </w:r>
      <w:r>
        <w:t xml:space="preserve"> </w:t>
      </w:r>
      <w:r w:rsidR="00282C2D">
        <w:t>physical and biological settings</w:t>
      </w:r>
      <w:r>
        <w:t>.</w:t>
      </w:r>
      <w:commentRangeEnd w:id="41"/>
      <w:r w:rsidR="00282C2D">
        <w:rPr>
          <w:rStyle w:val="CommentReference"/>
        </w:rPr>
        <w:commentReference w:id="41"/>
      </w:r>
    </w:p>
    <w:p w14:paraId="31FBCDE2" w14:textId="77777777" w:rsidR="00832E01" w:rsidRDefault="00832E01" w:rsidP="00832E01">
      <w:pPr>
        <w:ind w:firstLine="720"/>
      </w:pPr>
    </w:p>
    <w:p w14:paraId="3599685C" w14:textId="072BB5F2" w:rsidR="00217301" w:rsidRDefault="00D37F43" w:rsidP="00217301">
      <w:pPr>
        <w:ind w:firstLine="720"/>
      </w:pPr>
      <w:r>
        <w:t xml:space="preserve">This study analyzed 312 juvenile pink and chum salmon stomachs from the Discovery Islands and Johnstone Strait and quantified diets, trophic niches, and interspecific competition. </w:t>
      </w:r>
      <w:commentRangeStart w:id="42"/>
      <w:r>
        <w:t xml:space="preserve">The Chapter </w:t>
      </w:r>
      <w:del w:id="43" w:author="Vanessa Zahner" w:date="2020-11-17T15:19:00Z">
        <w:r w:rsidDel="00A45899">
          <w:delText xml:space="preserve">1 </w:delText>
        </w:r>
      </w:del>
      <w:ins w:id="44" w:author="Vanessa Zahner" w:date="2020-11-17T15:19:00Z">
        <w:r w:rsidR="00A45899">
          <w:t>2</w:t>
        </w:r>
        <w:r w:rsidR="00A45899">
          <w:t xml:space="preserve"> </w:t>
        </w:r>
      </w:ins>
      <w:r>
        <w:t>describe</w:t>
      </w:r>
      <w:r w:rsidR="00066AF5">
        <w:t>s</w:t>
      </w:r>
      <w:r>
        <w:t xml:space="preserve"> diets along the migration route during </w:t>
      </w:r>
      <w:r w:rsidR="00066AF5">
        <w:t>the</w:t>
      </w:r>
      <w:r>
        <w:t xml:space="preserve"> outmigration</w:t>
      </w:r>
      <w:r w:rsidR="00066AF5">
        <w:t xml:space="preserve"> peak</w:t>
      </w:r>
      <w:r>
        <w:t xml:space="preserve"> in June 2016, in areas of high and low feeding opportunities to determine how species </w:t>
      </w:r>
      <w:commentRangeStart w:id="45"/>
      <w:r>
        <w:t>respond</w:t>
      </w:r>
      <w:r w:rsidR="000C5F8C">
        <w:t>ed</w:t>
      </w:r>
      <w:r>
        <w:t>.</w:t>
      </w:r>
      <w:commentRangeEnd w:id="45"/>
      <w:r w:rsidR="00066AF5">
        <w:rPr>
          <w:rStyle w:val="CommentReference"/>
        </w:rPr>
        <w:commentReference w:id="45"/>
      </w:r>
      <w:r>
        <w:t xml:space="preserve"> Chapter </w:t>
      </w:r>
      <w:del w:id="46" w:author="Vanessa Zahner" w:date="2020-11-17T15:19:00Z">
        <w:r w:rsidDel="00A45899">
          <w:delText xml:space="preserve">2 </w:delText>
        </w:r>
      </w:del>
      <w:ins w:id="47" w:author="Vanessa Zahner" w:date="2020-11-17T15:19:00Z">
        <w:r w:rsidR="00A45899">
          <w:t>3</w:t>
        </w:r>
        <w:r w:rsidR="00A45899">
          <w:t xml:space="preserve"> </w:t>
        </w:r>
      </w:ins>
      <w:r>
        <w:t xml:space="preserve">included diets during the outmigration period from May to July in 2015 and 2016, to investigate seasonal and interannual </w:t>
      </w:r>
      <w:r w:rsidR="000C5F8C">
        <w:t>changes</w:t>
      </w:r>
      <w:r>
        <w:t xml:space="preserve"> in species interactions and predator-prey</w:t>
      </w:r>
      <w:r w:rsidR="000C5F8C">
        <w:t xml:space="preserve"> size</w:t>
      </w:r>
      <w:r>
        <w:t xml:space="preserve"> ratios. Therefore, this thesis presented</w:t>
      </w:r>
      <w:r w:rsidR="000C5F8C">
        <w:t xml:space="preserve"> an</w:t>
      </w:r>
      <w:r>
        <w:t xml:space="preserve"> in-depth coverage of juvenile salmon diets in tidally mixed waters across time and space to relate species interactions to</w:t>
      </w:r>
      <w:r w:rsidR="002E001F">
        <w:t xml:space="preserve"> shifts in</w:t>
      </w:r>
      <w:r>
        <w:t xml:space="preserve"> prey and ocean conditions.</w:t>
      </w:r>
      <w:commentRangeEnd w:id="42"/>
      <w:r w:rsidR="00174C34">
        <w:rPr>
          <w:rStyle w:val="CommentReference"/>
        </w:rPr>
        <w:commentReference w:id="42"/>
      </w:r>
      <w:r w:rsidR="00217301">
        <w:br w:type="page"/>
      </w:r>
    </w:p>
    <w:p w14:paraId="1DD439CF" w14:textId="686FE7F4" w:rsidR="00217301" w:rsidRDefault="00217301" w:rsidP="00217301">
      <w:pPr>
        <w:pStyle w:val="Heading3"/>
      </w:pPr>
      <w:r>
        <w:t>Figures</w:t>
      </w:r>
    </w:p>
    <w:p w14:paraId="507FC958" w14:textId="515C02D2" w:rsidR="00217301" w:rsidRDefault="00217301" w:rsidP="00217301"/>
    <w:p w14:paraId="51E50190" w14:textId="614439C1" w:rsidR="00217301" w:rsidRDefault="00217301" w:rsidP="00217301">
      <w:r>
        <w:rPr>
          <w:noProof/>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stretch>
                      <a:fillRect/>
                    </a:stretch>
                  </pic:blipFill>
                  <pic:spPr>
                    <a:xfrm>
                      <a:off x="0" y="0"/>
                      <a:ext cx="5943600" cy="4245610"/>
                    </a:xfrm>
                    <a:prstGeom prst="rect">
                      <a:avLst/>
                    </a:prstGeom>
                  </pic:spPr>
                </pic:pic>
              </a:graphicData>
            </a:graphic>
          </wp:inline>
        </w:drawing>
      </w:r>
    </w:p>
    <w:p w14:paraId="11689195" w14:textId="6A59CD35" w:rsidR="00217301" w:rsidRDefault="00217301" w:rsidP="00217301"/>
    <w:p w14:paraId="122250AF" w14:textId="2D3A2A9F" w:rsidR="00217301" w:rsidRDefault="00217301" w:rsidP="00AC618F">
      <w:pPr>
        <w:pStyle w:val="Caption"/>
      </w:pPr>
      <w:bookmarkStart w:id="48" w:name="_Toc56500512"/>
      <w:bookmarkStart w:id="49" w:name="_Toc56501514"/>
      <w:r>
        <w:t xml:space="preserve">Figure </w:t>
      </w:r>
      <w:r w:rsidR="00365162">
        <w:fldChar w:fldCharType="begin"/>
      </w:r>
      <w:r w:rsidR="00365162">
        <w:instrText xml:space="preserve"> STYLEREF 2 \s </w:instrText>
      </w:r>
      <w:r w:rsidR="00365162">
        <w:fldChar w:fldCharType="separate"/>
      </w:r>
      <w:r w:rsidR="00365162">
        <w:rPr>
          <w:noProof/>
        </w:rPr>
        <w:t>1</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r>
        <w:t xml:space="preserve"> Combined thesis study sites in Discovery Islands and Johnstone Strait. Chapter 2’s spatial sites are shown as circles and Chapter 3’s temporal diet sites are marked by X’s. Note: D07 samples in mid-June 2016 is included in both chapters, shown by the circle with an X.</w:t>
      </w:r>
      <w:bookmarkEnd w:id="48"/>
      <w:bookmarkEnd w:id="49"/>
    </w:p>
    <w:p w14:paraId="3F8FB437" w14:textId="07017228" w:rsidR="00217301" w:rsidRDefault="00217301" w:rsidP="00217301"/>
    <w:p w14:paraId="5FE13201" w14:textId="5CB9B8BA" w:rsidR="007720AD" w:rsidRDefault="007720AD" w:rsidP="00DF2943">
      <w:pPr>
        <w:ind w:firstLine="720"/>
        <w:rPr>
          <w:b/>
          <w:bCs/>
        </w:rPr>
      </w:pPr>
      <w:r>
        <w:rPr>
          <w:b/>
          <w:bCs/>
        </w:rPr>
        <w:br w:type="page"/>
      </w:r>
    </w:p>
    <w:p w14:paraId="39B957A9" w14:textId="6BD852A1" w:rsidR="00217301" w:rsidRDefault="00365162" w:rsidP="00DF2943">
      <w:pPr>
        <w:ind w:firstLine="720"/>
        <w:rPr>
          <w:b/>
          <w:bCs/>
        </w:rPr>
      </w:pPr>
      <w:r>
        <w:rPr>
          <w:b/>
          <w:bCs/>
          <w:noProof/>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stretch>
                      <a:fillRect/>
                    </a:stretch>
                  </pic:blipFill>
                  <pic:spPr>
                    <a:xfrm>
                      <a:off x="0" y="0"/>
                      <a:ext cx="5943600" cy="4457700"/>
                    </a:xfrm>
                    <a:prstGeom prst="rect">
                      <a:avLst/>
                    </a:prstGeom>
                  </pic:spPr>
                </pic:pic>
              </a:graphicData>
            </a:graphic>
          </wp:inline>
        </w:drawing>
      </w:r>
    </w:p>
    <w:p w14:paraId="30127D9F" w14:textId="745D917D" w:rsidR="00217301" w:rsidRPr="009F6DC3" w:rsidRDefault="00365162" w:rsidP="00AC618F">
      <w:pPr>
        <w:pStyle w:val="Caption"/>
      </w:pPr>
      <w:bookmarkStart w:id="50" w:name="_Toc56500513"/>
      <w:bookmarkStart w:id="51" w:name="_Toc56501515"/>
      <w:r>
        <w:t xml:space="preserve">Figure </w:t>
      </w:r>
      <w:r>
        <w:fldChar w:fldCharType="begin"/>
      </w:r>
      <w:r>
        <w:instrText xml:space="preserve"> STYLEREF 2 \s </w:instrText>
      </w:r>
      <w:r>
        <w:fldChar w:fldCharType="separate"/>
      </w:r>
      <w:r>
        <w:rPr>
          <w:noProof/>
        </w:rPr>
        <w:t>1</w:t>
      </w:r>
      <w:r>
        <w:fldChar w:fldCharType="end"/>
      </w:r>
      <w:r>
        <w:t>.</w:t>
      </w:r>
      <w:r>
        <w:fldChar w:fldCharType="begin"/>
      </w:r>
      <w:r>
        <w:instrText xml:space="preserve"> SEQ Figure \* ARABIC \s 2 </w:instrText>
      </w:r>
      <w:r>
        <w:fldChar w:fldCharType="separate"/>
      </w:r>
      <w:r>
        <w:rPr>
          <w:noProof/>
        </w:rPr>
        <w:t>2</w:t>
      </w:r>
      <w:r>
        <w:fldChar w:fldCharType="end"/>
      </w:r>
      <w:r>
        <w:t xml:space="preserve"> </w:t>
      </w:r>
      <w:r w:rsidR="00217301">
        <w:t xml:space="preserve">Conceptual diagram </w:t>
      </w:r>
      <w:r>
        <w:t>of thesis aims to compare juvenile pink and chum salmon diets under high and low feeding conditions and stratified (</w:t>
      </w:r>
      <w:proofErr w:type="spellStart"/>
      <w:r>
        <w:t>strat</w:t>
      </w:r>
      <w:proofErr w:type="spellEnd"/>
      <w:r>
        <w:t xml:space="preserve">.) and mixed ocean conditions. Species interactions </w:t>
      </w:r>
      <w:r w:rsidR="00AC618F">
        <w:t>of</w:t>
      </w:r>
      <w:r>
        <w:t xml:space="preserve"> salmon is included in both chapters, </w:t>
      </w:r>
      <w:r w:rsidR="00AC618F">
        <w:t xml:space="preserve">and </w:t>
      </w:r>
      <w:r>
        <w:t>Chapter 2 is space</w:t>
      </w:r>
      <w:r w:rsidR="00AC618F">
        <w:t>,</w:t>
      </w:r>
      <w:r>
        <w:t xml:space="preserve"> and Chapter 3 is time. The chapters build off </w:t>
      </w:r>
      <w:r w:rsidR="00823754">
        <w:t>each other</w:t>
      </w:r>
      <w:r>
        <w:t>, since Chapter 3 includes both region and date components.</w:t>
      </w:r>
      <w:bookmarkEnd w:id="50"/>
      <w:bookmarkEnd w:id="51"/>
    </w:p>
    <w:p w14:paraId="6A0E4AB1" w14:textId="316B69FF" w:rsidR="00372150" w:rsidRPr="00EB46DF" w:rsidRDefault="000B7AAD" w:rsidP="00DF2943">
      <w:pPr>
        <w:pStyle w:val="Heading2"/>
      </w:pPr>
      <w:bookmarkStart w:id="52" w:name="_Toc56162300"/>
      <w:r w:rsidRPr="00EB46DF">
        <w:t xml:space="preserve">Juvenile pink and chum salmon divide prey resources in response to </w:t>
      </w:r>
      <w:r w:rsidR="001A0DC9">
        <w:t>poor</w:t>
      </w:r>
      <w:r w:rsidRPr="00EB46DF">
        <w:t xml:space="preserve"> foraging</w:t>
      </w:r>
      <w:r w:rsidR="001A0DC9">
        <w:t xml:space="preserve"> conditions</w:t>
      </w:r>
      <w:bookmarkEnd w:id="52"/>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53" w:name="_Toc56162301"/>
      <w:r w:rsidRPr="00EB46DF">
        <w:t>Introduction</w:t>
      </w:r>
      <w:bookmarkEnd w:id="53"/>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451DC5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C504CA" w:rsidRPr="00C504CA">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2541DEFC"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4DE83E84"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504CA" w:rsidRPr="00C504CA">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504CA" w:rsidRPr="00C504CA">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54" w:name="_Toc56162302"/>
      <w:r w:rsidRPr="00EB46DF">
        <w:t>Methods</w:t>
      </w:r>
      <w:bookmarkEnd w:id="54"/>
    </w:p>
    <w:p w14:paraId="6DCBEB8C" w14:textId="43184382" w:rsidR="00A1270A" w:rsidRDefault="00A1270A" w:rsidP="00DF2943"/>
    <w:p w14:paraId="14E2B090" w14:textId="2D8433DD" w:rsidR="00A1270A" w:rsidRPr="00A1270A" w:rsidRDefault="00A1270A" w:rsidP="00DF2943">
      <w:pPr>
        <w:pStyle w:val="Heading4"/>
      </w:pPr>
      <w:bookmarkStart w:id="55" w:name="_Toc56162303"/>
      <w:r>
        <w:t>Field sampling</w:t>
      </w:r>
      <w:bookmarkEnd w:id="55"/>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56" w:name="_Toc56162304"/>
      <w:r>
        <w:t>Zooplankton and salmon stomach content analysis</w:t>
      </w:r>
      <w:bookmarkEnd w:id="56"/>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57" w:name="_Toc56162305"/>
      <w:r>
        <w:t>Data analysis</w:t>
      </w:r>
      <w:bookmarkEnd w:id="57"/>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58" w:name="_Toc56162306"/>
      <w:r w:rsidRPr="00EB46DF">
        <w:t>Results</w:t>
      </w:r>
      <w:bookmarkEnd w:id="58"/>
    </w:p>
    <w:p w14:paraId="66AE93BA" w14:textId="5266383C" w:rsidR="00A1270A" w:rsidRDefault="00A1270A" w:rsidP="00DF2943"/>
    <w:p w14:paraId="368844B1" w14:textId="5D1F5ED5" w:rsidR="00A1270A" w:rsidRPr="00A1270A" w:rsidRDefault="00A1270A" w:rsidP="00DF2943">
      <w:pPr>
        <w:pStyle w:val="Heading4"/>
      </w:pPr>
      <w:bookmarkStart w:id="59" w:name="_Toc56162307"/>
      <w:r>
        <w:t>Environmental conditions and zooplankton</w:t>
      </w:r>
      <w:bookmarkEnd w:id="59"/>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60" w:name="_Toc56162308"/>
      <w:r>
        <w:t>Salmon diet composition</w:t>
      </w:r>
      <w:bookmarkEnd w:id="60"/>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61" w:name="_Toc56162309"/>
      <w:r>
        <w:t>Salmon health</w:t>
      </w:r>
      <w:bookmarkEnd w:id="61"/>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62" w:name="_Toc56162310"/>
      <w:r>
        <w:t>Diet overlap between pink and chum salmon</w:t>
      </w:r>
      <w:bookmarkEnd w:id="62"/>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63" w:name="_Toc47442039"/>
      <w:bookmarkStart w:id="64" w:name="_Toc56162311"/>
      <w:r w:rsidRPr="00EB46DF">
        <w:t>Discussion</w:t>
      </w:r>
      <w:bookmarkEnd w:id="63"/>
      <w:bookmarkEnd w:id="64"/>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65" w:name="_Toc56162312"/>
      <w:r w:rsidRPr="001C4975">
        <w:t>Pink and chum salmon feeding strategies</w:t>
      </w:r>
      <w:bookmarkEnd w:id="65"/>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66" w:name="_Toc56162313"/>
      <w:r w:rsidRPr="001C4975">
        <w:t>Feast or famine: salmon feeding and condition</w:t>
      </w:r>
      <w:bookmarkEnd w:id="66"/>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67" w:name="_Toc56162314"/>
      <w:r w:rsidRPr="001C4975">
        <w:t>Species competition or coexistence?</w:t>
      </w:r>
      <w:bookmarkEnd w:id="67"/>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68" w:name="_Toc56162315"/>
      <w:r>
        <w:t>Limitations and future directions</w:t>
      </w:r>
      <w:bookmarkEnd w:id="68"/>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69" w:name="_Toc56162316"/>
      <w:r w:rsidRPr="00EB46DF">
        <w:t>Conclusion</w:t>
      </w:r>
      <w:bookmarkEnd w:id="69"/>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70" w:name="_Toc56162317"/>
      <w:r>
        <w:t>Tables</w:t>
      </w:r>
      <w:bookmarkEnd w:id="70"/>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71" w:name="_Ref51599934"/>
      <w:bookmarkStart w:id="72" w:name="_Toc56426025"/>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71"/>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72"/>
    </w:p>
    <w:p w14:paraId="4609A588" w14:textId="768C44B3" w:rsidR="00FA03B1" w:rsidRDefault="00FA03B1" w:rsidP="00AC618F">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73" w:name="_Ref47176143"/>
      <w:bookmarkStart w:id="74" w:name="_Toc56426026"/>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73"/>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74"/>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75" w:name="_Ref47176619"/>
      <w:bookmarkStart w:id="76" w:name="_Toc56426027"/>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75"/>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76"/>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77" w:name="_Ref47176589"/>
      <w:bookmarkStart w:id="78" w:name="_Toc56426028"/>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77"/>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78"/>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79" w:name="_Toc56162318"/>
      <w:r w:rsidRPr="00EB46DF">
        <w:t>Figures</w:t>
      </w:r>
      <w:bookmarkEnd w:id="79"/>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072DD973" w:rsidR="00FA03B1" w:rsidRPr="00EB46DF" w:rsidRDefault="002E001F" w:rsidP="00AC618F">
      <w:pPr>
        <w:pStyle w:val="Caption"/>
        <w:rPr>
          <w:rFonts w:eastAsia="Times New Roman" w:cs="Times New Roman"/>
        </w:rPr>
      </w:pPr>
      <w:bookmarkStart w:id="80" w:name="_Ref55035113"/>
      <w:bookmarkStart w:id="81" w:name="_Toc56500514"/>
      <w:bookmarkStart w:id="82" w:name="_Toc56501516"/>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bookmarkEnd w:id="80"/>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81"/>
      <w:bookmarkEnd w:id="82"/>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AC618F">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28734E3" w:rsidR="00FA03B1" w:rsidRPr="00EB46DF" w:rsidRDefault="00307C83" w:rsidP="00AC618F">
      <w:pPr>
        <w:pStyle w:val="Caption"/>
      </w:pPr>
      <w:bookmarkStart w:id="83" w:name="_Ref47176120"/>
      <w:bookmarkStart w:id="84" w:name="_Toc56500515"/>
      <w:bookmarkStart w:id="85" w:name="_Toc56501517"/>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2</w:t>
      </w:r>
      <w:r w:rsidR="00365162">
        <w:fldChar w:fldCharType="end"/>
      </w:r>
      <w:bookmarkEnd w:id="83"/>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84"/>
      <w:bookmarkEnd w:id="85"/>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6ED2A8DF" w:rsidR="007D0F73" w:rsidRPr="007D0F73" w:rsidRDefault="00307C83" w:rsidP="00AC618F">
      <w:pPr>
        <w:pStyle w:val="Caption"/>
      </w:pPr>
      <w:bookmarkStart w:id="86" w:name="_Ref47176131"/>
      <w:bookmarkStart w:id="87" w:name="_Toc56500516"/>
      <w:bookmarkStart w:id="88" w:name="_Toc56501518"/>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3</w:t>
      </w:r>
      <w:r w:rsidR="00365162">
        <w:fldChar w:fldCharType="end"/>
      </w:r>
      <w:bookmarkEnd w:id="86"/>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87"/>
      <w:bookmarkEnd w:id="88"/>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2CBB4217" w:rsidR="00175A92" w:rsidRDefault="00307C83" w:rsidP="00AC618F">
      <w:pPr>
        <w:pStyle w:val="Caption"/>
      </w:pPr>
      <w:bookmarkStart w:id="89" w:name="_Ref47176229"/>
      <w:bookmarkStart w:id="90" w:name="_Toc56500517"/>
      <w:bookmarkStart w:id="91" w:name="_Toc56501519"/>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4</w:t>
      </w:r>
      <w:r w:rsidR="00365162">
        <w:fldChar w:fldCharType="end"/>
      </w:r>
      <w:bookmarkEnd w:id="89"/>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90"/>
      <w:bookmarkEnd w:id="9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9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16CC9BDB" w:rsidR="00FA03B1" w:rsidRPr="00EB46DF" w:rsidRDefault="00307C83" w:rsidP="00AC618F">
      <w:pPr>
        <w:pStyle w:val="Caption"/>
      </w:pPr>
      <w:bookmarkStart w:id="93" w:name="_Ref47176267"/>
      <w:bookmarkStart w:id="94" w:name="_Toc56500518"/>
      <w:bookmarkStart w:id="95" w:name="_Toc56501520"/>
      <w:bookmarkEnd w:id="92"/>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5</w:t>
      </w:r>
      <w:r w:rsidR="00365162">
        <w:fldChar w:fldCharType="end"/>
      </w:r>
      <w:bookmarkEnd w:id="9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94"/>
      <w:bookmarkEnd w:id="95"/>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96"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07D298B0" w:rsidR="00653C56" w:rsidRPr="0015282A" w:rsidRDefault="00307C83" w:rsidP="00AC618F">
      <w:pPr>
        <w:pStyle w:val="Caption"/>
        <w:sectPr w:rsidR="00653C56" w:rsidRPr="0015282A" w:rsidSect="00653C56">
          <w:pgSz w:w="15840" w:h="12240" w:orient="landscape"/>
          <w:pgMar w:top="1440" w:right="1440" w:bottom="1440" w:left="1440" w:header="708" w:footer="708" w:gutter="0"/>
          <w:cols w:space="708"/>
          <w:docGrid w:linePitch="360"/>
        </w:sectPr>
      </w:pPr>
      <w:bookmarkStart w:id="97" w:name="_Ref47176289"/>
      <w:bookmarkStart w:id="98" w:name="_Toc56500519"/>
      <w:bookmarkStart w:id="99" w:name="_Toc56501521"/>
      <w:bookmarkEnd w:id="96"/>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6</w:t>
      </w:r>
      <w:r w:rsidR="00365162">
        <w:fldChar w:fldCharType="end"/>
      </w:r>
      <w:bookmarkEnd w:id="97"/>
      <w:r w:rsidRPr="00307C83">
        <w:t xml:space="preserve"> </w:t>
      </w:r>
      <w:r w:rsidRPr="00EB46DF">
        <w:t>Cluster analysis of juvenile pink and chum diet composition</w:t>
      </w:r>
      <w:r w:rsidR="00D33C8D">
        <w:t xml:space="preserve"> (average linkage clustering and Bray-Curtis dissimilarity)</w:t>
      </w:r>
      <w:r w:rsidR="002E001F">
        <w:t>.</w:t>
      </w:r>
      <w:bookmarkEnd w:id="98"/>
      <w:bookmarkEnd w:id="99"/>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49499664" w:rsidR="002E001F" w:rsidRPr="007F1E58" w:rsidRDefault="002E001F" w:rsidP="00AC618F">
      <w:pPr>
        <w:pStyle w:val="Caption"/>
      </w:pPr>
      <w:bookmarkStart w:id="100" w:name="_Ref47176181"/>
      <w:bookmarkStart w:id="101" w:name="_Toc56500520"/>
      <w:bookmarkStart w:id="102" w:name="_Toc56501522"/>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7</w:t>
      </w:r>
      <w:r w:rsidR="00365162">
        <w:fldChar w:fldCharType="end"/>
      </w:r>
      <w:bookmarkEnd w:id="100"/>
      <w:r w:rsidRPr="00307C83">
        <w:t xml:space="preserve"> </w:t>
      </w:r>
      <w:r>
        <w:t>Salmon condition factor K, the red dotted line separates fish in good condition (high weight relative to length, &gt;1) and fish in poor condition (low weight relative to length, &lt;1).</w:t>
      </w:r>
      <w:bookmarkEnd w:id="101"/>
      <w:bookmarkEnd w:id="102"/>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15D2DC4F" w:rsidR="00C629DB" w:rsidRDefault="00307C83" w:rsidP="00AC618F">
      <w:pPr>
        <w:pStyle w:val="Caption"/>
      </w:pPr>
      <w:bookmarkStart w:id="103" w:name="_Ref47176309"/>
      <w:bookmarkStart w:id="104" w:name="_Toc56500521"/>
      <w:bookmarkStart w:id="105" w:name="_Toc56501523"/>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8</w:t>
      </w:r>
      <w:r w:rsidR="00365162">
        <w:fldChar w:fldCharType="end"/>
      </w:r>
      <w:bookmarkEnd w:id="103"/>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04"/>
      <w:bookmarkEnd w:id="105"/>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AC618F">
      <w:pPr>
        <w:pStyle w:val="Caption"/>
      </w:pPr>
    </w:p>
    <w:p w14:paraId="022ACC56" w14:textId="3EA3A307" w:rsidR="00C629DB" w:rsidRPr="00C629DB" w:rsidRDefault="00307C83" w:rsidP="00AC618F">
      <w:pPr>
        <w:pStyle w:val="Caption"/>
      </w:pPr>
      <w:bookmarkStart w:id="106" w:name="_Ref47176369"/>
      <w:bookmarkStart w:id="107" w:name="_Toc56500522"/>
      <w:bookmarkStart w:id="108" w:name="_Toc56501524"/>
      <w:r>
        <w:t xml:space="preserve">Figure </w:t>
      </w:r>
      <w:r w:rsidR="00365162">
        <w:fldChar w:fldCharType="begin"/>
      </w:r>
      <w:r w:rsidR="00365162">
        <w:instrText xml:space="preserve"> STYLEREF 2 \s </w:instrText>
      </w:r>
      <w:r w:rsidR="00365162">
        <w:fldChar w:fldCharType="separate"/>
      </w:r>
      <w:r w:rsidR="00365162">
        <w:rPr>
          <w:noProof/>
        </w:rPr>
        <w:t>2</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9</w:t>
      </w:r>
      <w:r w:rsidR="00365162">
        <w:fldChar w:fldCharType="end"/>
      </w:r>
      <w:bookmarkEnd w:id="106"/>
      <w:r w:rsidRPr="00307C83">
        <w:t xml:space="preserve"> </w:t>
      </w:r>
      <w:r>
        <w:t>Cumulative prey abundance curves for juvenile salmon at each site location. Note: All sampling events included 10 salmon, but empty stomachs detract</w:t>
      </w:r>
      <w:r w:rsidR="00223132">
        <w:t>ed</w:t>
      </w:r>
      <w:r>
        <w:t xml:space="preserve"> from</w:t>
      </w:r>
      <w:r w:rsidR="00223132">
        <w:t xml:space="preserve"> the</w:t>
      </w:r>
      <w:r>
        <w:t xml:space="preserve"> total number of stomachs.</w:t>
      </w:r>
      <w:bookmarkEnd w:id="107"/>
      <w:bookmarkEnd w:id="108"/>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109" w:name="_Toc56162319"/>
      <w:r>
        <w:t>Salmon trophic interactions shift with prey phenology and migration timing</w:t>
      </w:r>
      <w:bookmarkEnd w:id="109"/>
    </w:p>
    <w:p w14:paraId="40BE0C11" w14:textId="77777777" w:rsidR="00BA5705" w:rsidRPr="00BA5705" w:rsidRDefault="00BA5705" w:rsidP="00DF2943"/>
    <w:p w14:paraId="1FDB63AD" w14:textId="77F165E3" w:rsidR="00C67B23" w:rsidRDefault="005917B2" w:rsidP="00DF2943">
      <w:pPr>
        <w:pStyle w:val="Heading3"/>
      </w:pPr>
      <w:bookmarkStart w:id="110" w:name="_Toc56162320"/>
      <w:r>
        <w:t>Introduction</w:t>
      </w:r>
      <w:bookmarkEnd w:id="110"/>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09D1A577" w:rsidR="00B776B3" w:rsidRDefault="00B776B3" w:rsidP="00DF2943">
      <w:pPr>
        <w:rPr>
          <w:rFonts w:eastAsia="Times New Roman" w:cstheme="minorHAnsi"/>
          <w:color w:val="000000"/>
        </w:rPr>
      </w:pPr>
      <w:r w:rsidRPr="00565B27">
        <w:rPr>
          <w:rFonts w:eastAsia="Times New Roman" w:cstheme="minorHAnsi"/>
          <w:color w:val="000000"/>
        </w:rPr>
        <w:tab/>
        <w:t xml:space="preserve">There are many different factors affecting the early marine survival of Pacific salmon, including migration run timing and whether it coincides with </w:t>
      </w:r>
      <w:r w:rsidR="005A662C">
        <w:rPr>
          <w:rFonts w:eastAsia="Times New Roman" w:cstheme="minorHAnsi"/>
          <w:color w:val="000000"/>
        </w:rPr>
        <w:t xml:space="preserve">prey of a </w:t>
      </w:r>
      <w:r w:rsidRPr="00565B27">
        <w:rPr>
          <w:rFonts w:eastAsia="Times New Roman" w:cstheme="minorHAnsi"/>
          <w:color w:val="000000"/>
        </w:rPr>
        <w:t>good quality and</w:t>
      </w:r>
      <w:r w:rsidR="005A662C">
        <w:rPr>
          <w:rFonts w:eastAsia="Times New Roman" w:cstheme="minorHAnsi"/>
          <w:color w:val="000000"/>
        </w:rPr>
        <w:t xml:space="preserve"> in sufficient</w:t>
      </w:r>
      <w:r w:rsidRPr="00565B27">
        <w:rPr>
          <w:rFonts w:eastAsia="Times New Roman" w:cstheme="minorHAnsi"/>
          <w:color w:val="000000"/>
        </w:rPr>
        <w:t xml:space="preserve"> quantity. </w:t>
      </w:r>
      <w:r w:rsidR="00FF5945">
        <w:rPr>
          <w:rFonts w:eastAsia="Times New Roman" w:cstheme="minorHAnsi"/>
          <w:color w:val="000000"/>
        </w:rPr>
        <w:t xml:space="preserve">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w:t>
      </w:r>
      <w:r w:rsidR="005A662C">
        <w:rPr>
          <w:rFonts w:eastAsia="Times New Roman" w:cstheme="minorHAnsi"/>
          <w:color w:val="000000"/>
        </w:rPr>
        <w:t>foraging conditions</w:t>
      </w:r>
      <w:r w:rsidR="00FF5945">
        <w:rPr>
          <w:rFonts w:eastAsia="Times New Roman" w:cstheme="minorHAnsi"/>
          <w:color w:val="000000"/>
        </w:rPr>
        <w:t>. However, climate change shifts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54706B83"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w:t>
      </w:r>
      <w:r w:rsidR="005A662C">
        <w:rPr>
          <w:rFonts w:eastAsia="Times New Roman" w:cstheme="minorHAnsi"/>
          <w:color w:val="000000"/>
        </w:rPr>
        <w:t xml:space="preserve"> and tidally</w:t>
      </w:r>
      <w:r w:rsidRPr="00565B27">
        <w:rPr>
          <w:rFonts w:eastAsia="Times New Roman" w:cstheme="minorHAnsi"/>
          <w:color w:val="000000"/>
        </w:rPr>
        <w:t xml:space="preserve">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111" w:name="_Toc56162321"/>
      <w:r>
        <w:t>Methods</w:t>
      </w:r>
      <w:bookmarkEnd w:id="111"/>
    </w:p>
    <w:p w14:paraId="6033B463" w14:textId="77777777" w:rsidR="00F54990" w:rsidRDefault="00F54990" w:rsidP="00DF2943"/>
    <w:p w14:paraId="3A9C34C6" w14:textId="77777777" w:rsidR="00F54990" w:rsidRPr="00A1270A" w:rsidRDefault="00F54990" w:rsidP="00DF2943">
      <w:pPr>
        <w:pStyle w:val="Heading4"/>
      </w:pPr>
      <w:bookmarkStart w:id="112" w:name="_Toc56162322"/>
      <w:r>
        <w:t>Field sampling</w:t>
      </w:r>
      <w:bookmarkEnd w:id="112"/>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342E13DF" w:rsidR="00F54990" w:rsidRPr="00EB46DF" w:rsidRDefault="00F54990" w:rsidP="00DF2943">
      <w:pPr>
        <w:rPr>
          <w:rFonts w:eastAsia="Times New Roman" w:cs="Times New Roman"/>
          <w:color w:val="000000"/>
        </w:rPr>
      </w:pPr>
      <w:r w:rsidRPr="00EB46DF">
        <w:rPr>
          <w:rFonts w:eastAsia="Times New Roman" w:cs="Times New Roman"/>
          <w:color w:val="000000"/>
        </w:rPr>
        <w:tab/>
      </w:r>
      <w:r w:rsidR="005A662C">
        <w:rPr>
          <w:rFonts w:eastAsia="Times New Roman" w:cs="Times New Roman"/>
          <w:color w:val="000000"/>
        </w:rPr>
        <w:t>During 2015 and 2016, 12 and 10 sites were sampled i</w:t>
      </w:r>
      <w:r w:rsidR="00971358" w:rsidRPr="00EB46DF">
        <w:rPr>
          <w:rFonts w:eastAsia="Times New Roman" w:cs="Times New Roman"/>
          <w:color w:val="000000"/>
        </w:rPr>
        <w:t xml:space="preserve">n Discovery Islands and Johnstone Strait, </w:t>
      </w:r>
      <w:r w:rsidR="005A662C">
        <w:rPr>
          <w:rFonts w:eastAsia="Times New Roman" w:cs="Times New Roman"/>
          <w:color w:val="000000"/>
        </w:rPr>
        <w:t xml:space="preserve">respectively, </w:t>
      </w:r>
      <w:r w:rsidR="00971358" w:rsidRPr="00EB46DF">
        <w:rPr>
          <w:rFonts w:eastAsia="Times New Roman" w:cs="Times New Roman"/>
          <w:color w:val="000000"/>
        </w:rPr>
        <w:t xml:space="preserve">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113" w:name="_Toc56162323"/>
      <w:r>
        <w:t>Zooplankton and salmon stomach content analysis</w:t>
      </w:r>
      <w:bookmarkEnd w:id="113"/>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114" w:name="_Toc56162324"/>
      <w:r>
        <w:t>Data analysis</w:t>
      </w:r>
      <w:bookmarkEnd w:id="114"/>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115" w:name="_Toc56162325"/>
      <w:r>
        <w:t>Results</w:t>
      </w:r>
      <w:bookmarkEnd w:id="115"/>
    </w:p>
    <w:p w14:paraId="1756B98B" w14:textId="77777777" w:rsidR="00E52030" w:rsidRPr="00E52030" w:rsidRDefault="00E52030" w:rsidP="00DF2943"/>
    <w:p w14:paraId="4C8EAD28" w14:textId="18AFD461" w:rsidR="00BA5705" w:rsidRDefault="0031258B" w:rsidP="00DF2943">
      <w:pPr>
        <w:pStyle w:val="Heading4"/>
      </w:pPr>
      <w:bookmarkStart w:id="116" w:name="_Toc56162326"/>
      <w:r>
        <w:t>Environmental conditions</w:t>
      </w:r>
      <w:r w:rsidR="00067C6B">
        <w:t xml:space="preserve"> and zooplankton</w:t>
      </w:r>
      <w:bookmarkEnd w:id="116"/>
    </w:p>
    <w:p w14:paraId="6577F3A1" w14:textId="77777777" w:rsidR="00317BE8" w:rsidRDefault="00317BE8" w:rsidP="00DF2943"/>
    <w:p w14:paraId="6FC67588" w14:textId="5E104C6F" w:rsidR="00E52030" w:rsidRDefault="00767C8C" w:rsidP="00067C6B">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32512294" w14:textId="77777777" w:rsidR="00067C6B" w:rsidRDefault="00067C6B" w:rsidP="00067C6B">
      <w:pPr>
        <w:ind w:firstLine="720"/>
      </w:pPr>
    </w:p>
    <w:p w14:paraId="3D816B74" w14:textId="45E33C56" w:rsidR="00767C8C" w:rsidRDefault="00767C8C" w:rsidP="00DF2943">
      <w:pPr>
        <w:ind w:firstLine="720"/>
      </w:pPr>
      <w:r>
        <w:t>The zooplankton biomass was higher overall in 2016 than in 2015 in both regions (average 33</w:t>
      </w:r>
      <w:r w:rsidR="005A662C">
        <w:t>8</w:t>
      </w:r>
      <w:r>
        <w:t xml:space="preserve"> mg/m</w:t>
      </w:r>
      <w:r w:rsidRPr="00E601E8">
        <w:rPr>
          <w:vertAlign w:val="superscript"/>
        </w:rPr>
        <w:t>3</w:t>
      </w:r>
      <w:r>
        <w:t xml:space="preserve"> in 2015 and 853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xml:space="preserve">, 2015, which had the highest biomass </w:t>
      </w:r>
      <w:r w:rsidR="005A662C">
        <w:t>(</w:t>
      </w:r>
      <w:r>
        <w:t>1245 mg/m</w:t>
      </w:r>
      <w:r w:rsidRPr="00273C9F">
        <w:rPr>
          <w:vertAlign w:val="superscript"/>
        </w:rPr>
        <w:t>3</w:t>
      </w:r>
      <w:r w:rsidR="005A662C">
        <w:t>) during the study.</w:t>
      </w:r>
    </w:p>
    <w:p w14:paraId="29041F41" w14:textId="77777777" w:rsidR="00767C8C" w:rsidRDefault="00767C8C" w:rsidP="00DF2943"/>
    <w:p w14:paraId="17DBD532" w14:textId="7BC1558A" w:rsidR="00767C8C" w:rsidRDefault="00767C8C" w:rsidP="00DF2943">
      <w:r>
        <w:tab/>
        <w:t xml:space="preserve">In the Discovery Islands, there was a high prevalence of cladocerans captured early and mid-season in both 2015 and 2016 (ranging from 32.3-75.1% </w:t>
      </w:r>
      <w:r w:rsidR="005A662C">
        <w:t>of total</w:t>
      </w:r>
      <w:r>
        <w:t xml:space="preser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117" w:name="_Toc56162327"/>
      <w:r>
        <w:t>Salmon diet composition</w:t>
      </w:r>
      <w:bookmarkEnd w:id="117"/>
    </w:p>
    <w:p w14:paraId="479616F7" w14:textId="6297599C" w:rsidR="00772B3C" w:rsidRDefault="00772B3C" w:rsidP="00DF2943"/>
    <w:p w14:paraId="7D9AEF68" w14:textId="773942F9" w:rsidR="00767C8C" w:rsidRDefault="00767C8C" w:rsidP="00DF2943">
      <w:pPr>
        <w:ind w:firstLine="720"/>
      </w:pPr>
      <w:r>
        <w:t xml:space="preserve">In late May and early June 2015 in the Discovery Islands, juvenile pink and chum salmon both consumed </w:t>
      </w:r>
      <w:r w:rsidR="005A662C" w:rsidRPr="005A662C">
        <w:rPr>
          <w:i/>
          <w:iCs/>
        </w:rPr>
        <w:t>Oikopleura</w:t>
      </w:r>
      <w:r w:rsidR="005A662C">
        <w:t xml:space="preserve"> spp.</w:t>
      </w:r>
      <w:r>
        <w:t xml:space="preserve"> (16.9-59.3% of diet by wet weight for pink; 79.3-97.7% chum), Balanomorpha barnacles (0.2-43.6% pink; 2-14.7% chum) and Cladocera (0.2-22.3% pink; 2.9-3.6% chum) as the main prey, with small amounts of Calanoida, Decapoda, and `other` </w:t>
      </w:r>
      <w:r w:rsidR="005A662C">
        <w:t xml:space="preserve">groups </w:t>
      </w:r>
      <w:r>
        <w:t>(</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xml:space="preserve">). Finally, in mid-June 2016, chum salmon diets were dominated by </w:t>
      </w:r>
      <w:r w:rsidRPr="005A662C">
        <w:rPr>
          <w:i/>
          <w:iCs/>
        </w:rPr>
        <w:t>Oikopleura</w:t>
      </w:r>
      <w:r>
        <w:t xml:space="preserve">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72783A20"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w:t>
      </w:r>
      <w:r w:rsidR="005A662C">
        <w:t xml:space="preserve"> are </w:t>
      </w:r>
      <w:r w:rsidR="00A51503">
        <w:t xml:space="preserve">periods of time that group separately from the majority of diets </w:t>
      </w:r>
      <w:r w:rsidR="005A662C">
        <w:t>and</w:t>
      </w:r>
      <w:r w:rsidR="00A51503">
        <w:t xml:space="preserve"> by each salmon species.</w:t>
      </w:r>
    </w:p>
    <w:p w14:paraId="44416365" w14:textId="1B8EEA8B" w:rsidR="009C313A" w:rsidRDefault="009C313A" w:rsidP="00DF2943">
      <w:pPr>
        <w:ind w:firstLine="720"/>
      </w:pPr>
    </w:p>
    <w:p w14:paraId="671AD211" w14:textId="601579EB"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rsidRPr="005A662C">
        <w:rPr>
          <w:i/>
          <w:iCs/>
        </w:rPr>
        <w:t>Oikopleura</w:t>
      </w:r>
      <w:r w:rsidR="00BF0190">
        <w:t xml:space="preserve"> (explained 16.28% of dissimilarity) in the Discovery Islands, </w:t>
      </w:r>
      <w:r w:rsidR="005A662C">
        <w:t>as well as</w:t>
      </w:r>
      <w:r w:rsidR="00BF0190">
        <w:t xml:space="preserve">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118" w:name="_Toc56162328"/>
      <w:r>
        <w:t xml:space="preserve">Salmon </w:t>
      </w:r>
      <w:r w:rsidR="008036CA">
        <w:t>health</w:t>
      </w:r>
      <w:bookmarkEnd w:id="118"/>
    </w:p>
    <w:p w14:paraId="43925110" w14:textId="5F3CB86A" w:rsidR="009C5822" w:rsidRDefault="009C5822" w:rsidP="00DF2943"/>
    <w:p w14:paraId="76EBDD09" w14:textId="10AD50CC"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and 1.73-3.28% for chum salmon in 2015 (</w:t>
      </w:r>
      <w:r w:rsidR="008045C9" w:rsidRPr="008045C9">
        <w:rPr>
          <w:highlight w:val="yellow"/>
        </w:rPr>
        <w:t>Appendix table</w:t>
      </w:r>
      <w:r w:rsidR="008045C9">
        <w:t>?). Then in 2016, the Discovery Islands GFI decreased</w:t>
      </w:r>
      <w:r w:rsidR="005A662C">
        <w:t xml:space="preserve"> significantly</w:t>
      </w:r>
      <w:r w:rsidR="008045C9">
        <w:t xml:space="preserve">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06F65DF2"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empty stomach</w:t>
      </w:r>
      <w:r w:rsidR="003639FB">
        <w:t>s</w:t>
      </w:r>
      <w:r>
        <w:t xml:space="preserve"> only in the Discovery Islands. </w:t>
      </w:r>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214597DA"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most</w:t>
      </w:r>
      <w:r w:rsidR="003639FB">
        <w:t>ly</w:t>
      </w:r>
      <w:r>
        <w:t xml:space="preserve">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119" w:name="_Toc56162329"/>
      <w:r>
        <w:t>Diet diversity</w:t>
      </w:r>
      <w:r w:rsidR="00FF3D43">
        <w:t xml:space="preserve"> and overlap</w:t>
      </w:r>
      <w:r>
        <w:t xml:space="preserve"> </w:t>
      </w:r>
      <w:r w:rsidR="00FF3D43">
        <w:t>between</w:t>
      </w:r>
      <w:r>
        <w:t xml:space="preserve"> juvenile salmon</w:t>
      </w:r>
      <w:bookmarkEnd w:id="119"/>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120" w:name="_Toc56162330"/>
      <w:r>
        <w:t>Salmon and prey size</w:t>
      </w:r>
      <w:bookmarkEnd w:id="120"/>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121" w:name="_Toc56162331"/>
      <w:r>
        <w:t>Discussion</w:t>
      </w:r>
      <w:bookmarkEnd w:id="121"/>
    </w:p>
    <w:p w14:paraId="5DA80BC1" w14:textId="12D7C70E" w:rsidR="009C5822" w:rsidRDefault="009C5822" w:rsidP="00DF2943"/>
    <w:p w14:paraId="7AFC12B0" w14:textId="15775630"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w:t>
      </w:r>
      <w:commentRangeStart w:id="122"/>
      <w:commentRangeStart w:id="123"/>
      <w:r w:rsidR="00491E5E">
        <w:t xml:space="preserve">The research aims were to investigate seasonal and interannual variability in prey sizes, diet composition, and interactions between juvenile pink and chum salmon during their outmigration. </w:t>
      </w:r>
      <w:commentRangeEnd w:id="122"/>
      <w:r w:rsidR="00491E5E">
        <w:rPr>
          <w:rStyle w:val="CommentReference"/>
        </w:rPr>
        <w:commentReference w:id="122"/>
      </w:r>
      <w:commentRangeEnd w:id="123"/>
      <w:r w:rsidR="00491E5E">
        <w:rPr>
          <w:rStyle w:val="CommentReference"/>
        </w:rPr>
        <w:commentReference w:id="123"/>
      </w:r>
      <w:r w:rsidR="00491E5E">
        <w:t>T</w:t>
      </w:r>
      <w:r w:rsidR="00F23FFC">
        <w:t xml:space="preserve">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124" w:name="_Toc56162332"/>
      <w:r>
        <w:t>Seasonality and prey phenology</w:t>
      </w:r>
      <w:bookmarkEnd w:id="124"/>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125" w:name="_Toc56162333"/>
      <w:r>
        <w:t>Salmon trophic interactions</w:t>
      </w:r>
      <w:bookmarkEnd w:id="125"/>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126" w:name="_Toc56162334"/>
      <w:r>
        <w:t>Salmon health implications</w:t>
      </w:r>
      <w:bookmarkEnd w:id="126"/>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w:t>
      </w:r>
      <w:commentRangeStart w:id="127"/>
      <w:r w:rsidR="00257D8D">
        <w:t xml:space="preserve">quality </w:t>
      </w:r>
      <w:commentRangeEnd w:id="127"/>
      <w:r w:rsidR="002A5E4D">
        <w:rPr>
          <w:rStyle w:val="CommentReference"/>
        </w:rPr>
        <w:commentReference w:id="127"/>
      </w:r>
      <w:r w:rsidR="00257D8D">
        <w:t xml:space="preserve">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28" w:name="_Toc56162335"/>
      <w:r>
        <w:t>Predator and prey sizes</w:t>
      </w:r>
      <w:bookmarkEnd w:id="128"/>
    </w:p>
    <w:p w14:paraId="02C6C17C" w14:textId="185B9AAD" w:rsidR="00223132" w:rsidRDefault="00223132" w:rsidP="00D832B0"/>
    <w:p w14:paraId="0EDD1940" w14:textId="412ED263" w:rsidR="00D442C4" w:rsidRDefault="00D832B0" w:rsidP="00491E5E">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commentRangeStart w:id="129"/>
      <w:r w:rsidR="00491E5E">
        <w:t>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as significant amounts of eelgrass habitats have been degraded over the generations. One recommendation to supplement salmon diets is through the rehabilitation of historic eelgrass habitats to provide invertebrate prey and shelter from predators that would benefit the ecosystem. Furthermore, future work should engage with the Kwakw</w:t>
      </w:r>
      <w:r w:rsidR="00491E5E" w:rsidRPr="004100FE">
        <w:rPr>
          <w:u w:val="single"/>
        </w:rPr>
        <w:t>a</w:t>
      </w:r>
      <w:r w:rsidR="00491E5E">
        <w:t>k</w:t>
      </w:r>
      <w:r w:rsidR="00491E5E" w:rsidRPr="004100FE">
        <w:rPr>
          <w:u w:val="single"/>
        </w:rPr>
        <w:t>a</w:t>
      </w:r>
      <w:r w:rsidR="00491E5E">
        <w:t xml:space="preserve">’wakw peoples on their traditional ecological knowledge of the area and how to best restore ecosystems in ways that are respectful and inclusive of traditional harvesting methods to increase quality of eelgrass habitat for salmon. </w:t>
      </w:r>
      <w:commentRangeEnd w:id="129"/>
      <w:r w:rsidR="00491E5E">
        <w:rPr>
          <w:rStyle w:val="CommentReference"/>
        </w:rPr>
        <w:commentReference w:id="129"/>
      </w:r>
    </w:p>
    <w:p w14:paraId="3C4A09FD" w14:textId="77777777" w:rsidR="00491E5E" w:rsidRDefault="00491E5E" w:rsidP="00491E5E">
      <w:pPr>
        <w:ind w:firstLine="720"/>
      </w:pPr>
    </w:p>
    <w:p w14:paraId="24D8C5D2" w14:textId="3D8ABF63" w:rsidR="00D442C4" w:rsidRDefault="00D442C4" w:rsidP="00D442C4">
      <w:pPr>
        <w:pStyle w:val="Heading4"/>
      </w:pPr>
      <w:bookmarkStart w:id="130" w:name="_Toc56162336"/>
      <w:r>
        <w:t>Limitations and future directions</w:t>
      </w:r>
      <w:bookmarkEnd w:id="130"/>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31" w:name="_Toc56162337"/>
      <w:r>
        <w:t>Conclusion</w:t>
      </w:r>
      <w:bookmarkEnd w:id="131"/>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50F82708"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34989">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32" w:name="_Toc56162338"/>
      <w:r>
        <w:t>Tables</w:t>
      </w:r>
      <w:bookmarkEnd w:id="132"/>
    </w:p>
    <w:p w14:paraId="7CB3B68C" w14:textId="77777777" w:rsidR="007F1E58" w:rsidRPr="007F1E58" w:rsidRDefault="007F1E58" w:rsidP="00DF2943"/>
    <w:p w14:paraId="067BE38E" w14:textId="2EAE69C6" w:rsidR="007F1E58" w:rsidRDefault="00E52030" w:rsidP="00DF2943">
      <w:pPr>
        <w:pStyle w:val="Heading9"/>
      </w:pPr>
      <w:bookmarkStart w:id="133" w:name="_Ref55574450"/>
      <w:bookmarkStart w:id="134" w:name="_Toc56426029"/>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33"/>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34"/>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35" w:name="_Ref55657903"/>
      <w:bookmarkStart w:id="136" w:name="_Toc56426030"/>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35"/>
      <w:r>
        <w:t xml:space="preserve"> </w:t>
      </w:r>
      <w:r w:rsidR="007F1E58">
        <w:t>Zooplankton relative abundance</w:t>
      </w:r>
      <w:r w:rsidR="00AA5C3C">
        <w:t xml:space="preserve"> (expressed as percent) by major groups.</w:t>
      </w:r>
      <w:bookmarkEnd w:id="136"/>
    </w:p>
    <w:p w14:paraId="3A5FCD2C" w14:textId="30287439" w:rsidR="007F1E58" w:rsidRDefault="007F1E58" w:rsidP="00DF2943"/>
    <w:p w14:paraId="2FAF3985" w14:textId="59E63A30" w:rsidR="0007690A" w:rsidRDefault="002F204B" w:rsidP="00223132">
      <w:r>
        <w:rPr>
          <w:noProof/>
          <w:lang w:eastAsia="en-CA"/>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37" w:name="_Ref55392890"/>
      <w:bookmarkStart w:id="138" w:name="_Toc56426031"/>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37"/>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38"/>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39" w:name="_Toc56426032"/>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39"/>
    </w:p>
    <w:p w14:paraId="25125B1B" w14:textId="645A178A" w:rsidR="007F1E58" w:rsidRPr="007F1E58" w:rsidRDefault="007F1E58" w:rsidP="00DF2943"/>
    <w:p w14:paraId="15CF6758" w14:textId="14E4B4CA" w:rsidR="00BA5705" w:rsidRPr="00BA5705" w:rsidRDefault="002F204B" w:rsidP="00DF2943">
      <w:r>
        <w:rPr>
          <w:noProof/>
          <w:lang w:eastAsia="en-CA"/>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40" w:name="_Toc56162339"/>
      <w:r>
        <w:t>Figures</w:t>
      </w:r>
      <w:bookmarkEnd w:id="140"/>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5"/>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45DB64E0" w:rsidR="007F1E58" w:rsidRDefault="00E52030" w:rsidP="00AC618F">
      <w:pPr>
        <w:pStyle w:val="Caption"/>
      </w:pPr>
      <w:bookmarkStart w:id="141" w:name="_Ref55574432"/>
      <w:bookmarkStart w:id="142" w:name="_Toc56500523"/>
      <w:bookmarkStart w:id="143" w:name="_Toc56501525"/>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bookmarkEnd w:id="141"/>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42"/>
      <w:bookmarkEnd w:id="143"/>
    </w:p>
    <w:p w14:paraId="2818C8D7" w14:textId="4F1D8F61" w:rsidR="007F1E58" w:rsidRDefault="007F1E58" w:rsidP="00DF2943"/>
    <w:p w14:paraId="3C12533B" w14:textId="70CAEEBC" w:rsidR="003B545F" w:rsidRDefault="003B545F" w:rsidP="00DF2943"/>
    <w:p w14:paraId="267BD565" w14:textId="32685510" w:rsidR="007F1E58" w:rsidRDefault="007F1E58" w:rsidP="00AC618F">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a:stretch>
                      <a:fillRect/>
                    </a:stretch>
                  </pic:blipFill>
                  <pic:spPr>
                    <a:xfrm>
                      <a:off x="0" y="0"/>
                      <a:ext cx="5943600" cy="5943600"/>
                    </a:xfrm>
                    <a:prstGeom prst="rect">
                      <a:avLst/>
                    </a:prstGeom>
                  </pic:spPr>
                </pic:pic>
              </a:graphicData>
            </a:graphic>
          </wp:inline>
        </w:drawing>
      </w:r>
    </w:p>
    <w:p w14:paraId="6CE85B1B" w14:textId="3710FCED" w:rsidR="007F1E58" w:rsidRDefault="00E52030" w:rsidP="00AC618F">
      <w:pPr>
        <w:pStyle w:val="Caption"/>
      </w:pPr>
      <w:bookmarkStart w:id="144" w:name="_Ref51685434"/>
      <w:bookmarkStart w:id="145" w:name="_Toc56500524"/>
      <w:bookmarkStart w:id="146" w:name="_Toc56501526"/>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2</w:t>
      </w:r>
      <w:r w:rsidR="00365162">
        <w:fldChar w:fldCharType="end"/>
      </w:r>
      <w:bookmarkEnd w:id="144"/>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45"/>
      <w:bookmarkEnd w:id="146"/>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00BBE0CD" w:rsidR="007F1E58" w:rsidRDefault="00E52030" w:rsidP="00AC618F">
      <w:pPr>
        <w:pStyle w:val="Caption"/>
      </w:pPr>
      <w:bookmarkStart w:id="147" w:name="_Ref55657959"/>
      <w:bookmarkStart w:id="148" w:name="_Toc56500525"/>
      <w:bookmarkStart w:id="149" w:name="_Toc56501527"/>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3</w:t>
      </w:r>
      <w:r w:rsidR="00365162">
        <w:fldChar w:fldCharType="end"/>
      </w:r>
      <w:bookmarkEnd w:id="147"/>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48"/>
      <w:bookmarkEnd w:id="149"/>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8"/>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0436FFFC" w:rsidR="00D708D5" w:rsidRDefault="00E52030" w:rsidP="00AC618F">
      <w:pPr>
        <w:pStyle w:val="Caption"/>
      </w:pPr>
      <w:bookmarkStart w:id="150" w:name="_Ref55657992"/>
      <w:bookmarkStart w:id="151" w:name="_Toc56500526"/>
      <w:bookmarkStart w:id="152" w:name="_Toc56501528"/>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4</w:t>
      </w:r>
      <w:r w:rsidR="00365162">
        <w:fldChar w:fldCharType="end"/>
      </w:r>
      <w:bookmarkEnd w:id="150"/>
      <w:r>
        <w:t xml:space="preserve"> </w:t>
      </w:r>
      <w:r w:rsidR="00D708D5">
        <w:t>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sidR="00C40679">
        <w:t>.</w:t>
      </w:r>
      <w:bookmarkEnd w:id="151"/>
      <w:bookmarkEnd w:id="152"/>
    </w:p>
    <w:p w14:paraId="4D327CE0" w14:textId="77777777" w:rsidR="00741797" w:rsidRDefault="00741797" w:rsidP="00AC618F">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9"/>
                    <a:stretch>
                      <a:fillRect/>
                    </a:stretch>
                  </pic:blipFill>
                  <pic:spPr>
                    <a:xfrm>
                      <a:off x="0" y="0"/>
                      <a:ext cx="8229600" cy="5422900"/>
                    </a:xfrm>
                    <a:prstGeom prst="rect">
                      <a:avLst/>
                    </a:prstGeom>
                  </pic:spPr>
                </pic:pic>
              </a:graphicData>
            </a:graphic>
          </wp:inline>
        </w:drawing>
      </w:r>
    </w:p>
    <w:p w14:paraId="0941B6F4" w14:textId="155FE7DB" w:rsidR="00741797" w:rsidRPr="00741797" w:rsidRDefault="00741797" w:rsidP="00AC618F">
      <w:pPr>
        <w:pStyle w:val="Caption"/>
        <w:sectPr w:rsidR="00741797" w:rsidRPr="00741797" w:rsidSect="00741797">
          <w:pgSz w:w="15840" w:h="12240" w:orient="landscape"/>
          <w:pgMar w:top="1440" w:right="1440" w:bottom="1440" w:left="1440" w:header="708" w:footer="708" w:gutter="0"/>
          <w:cols w:space="708"/>
          <w:docGrid w:linePitch="360"/>
        </w:sectPr>
      </w:pPr>
      <w:bookmarkStart w:id="153" w:name="_Ref55287734"/>
      <w:bookmarkStart w:id="154" w:name="_Toc56500527"/>
      <w:bookmarkStart w:id="155" w:name="_Toc56501529"/>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5</w:t>
      </w:r>
      <w:r w:rsidR="00365162">
        <w:fldChar w:fldCharType="end"/>
      </w:r>
      <w:bookmarkEnd w:id="153"/>
      <w:r>
        <w:t xml:space="preserve"> Cluster dendrogram of temporal data (will color by red and blue for two main clusters, leaving three outliers as grey).</w:t>
      </w:r>
      <w:bookmarkEnd w:id="154"/>
      <w:bookmarkEnd w:id="155"/>
    </w:p>
    <w:p w14:paraId="26361CC9" w14:textId="47466C30" w:rsidR="0011224E" w:rsidRDefault="00D708D5" w:rsidP="00223132">
      <w:r>
        <w:rPr>
          <w:noProof/>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stretch>
                      <a:fillRect/>
                    </a:stretch>
                  </pic:blipFill>
                  <pic:spPr>
                    <a:xfrm>
                      <a:off x="0" y="0"/>
                      <a:ext cx="8229600" cy="5236845"/>
                    </a:xfrm>
                    <a:prstGeom prst="rect">
                      <a:avLst/>
                    </a:prstGeom>
                  </pic:spPr>
                </pic:pic>
              </a:graphicData>
            </a:graphic>
          </wp:inline>
        </w:drawing>
      </w:r>
      <w:r w:rsidR="00223132">
        <w:t xml:space="preserve"> </w:t>
      </w:r>
    </w:p>
    <w:p w14:paraId="5D1C150B" w14:textId="3714E732" w:rsidR="00D708D5" w:rsidRDefault="00E52030" w:rsidP="00AC618F">
      <w:pPr>
        <w:pStyle w:val="Caption"/>
        <w:sectPr w:rsidR="00D708D5" w:rsidSect="00D708D5">
          <w:pgSz w:w="15840" w:h="12240" w:orient="landscape"/>
          <w:pgMar w:top="1440" w:right="1440" w:bottom="1440" w:left="1440" w:header="708" w:footer="708" w:gutter="0"/>
          <w:cols w:space="708"/>
          <w:docGrid w:linePitch="360"/>
        </w:sectPr>
      </w:pPr>
      <w:bookmarkStart w:id="156" w:name="_Ref55296001"/>
      <w:bookmarkStart w:id="157" w:name="_Toc56500528"/>
      <w:bookmarkStart w:id="158" w:name="_Toc56501530"/>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6</w:t>
      </w:r>
      <w:r w:rsidR="00365162">
        <w:fldChar w:fldCharType="end"/>
      </w:r>
      <w:bookmarkEnd w:id="156"/>
      <w:r>
        <w:t xml:space="preserve"> </w:t>
      </w:r>
      <w:r w:rsidR="00D708D5">
        <w:t>Gut fullness indices (GFI) for juvenile pink and chum salmon in DI-JS, 2015-2016, with overlap shown in dark red.</w:t>
      </w:r>
      <w:bookmarkEnd w:id="157"/>
      <w:bookmarkEnd w:id="158"/>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66C9C6FB" w:rsidR="007F1E58" w:rsidRDefault="00E52030" w:rsidP="00AC618F">
      <w:pPr>
        <w:pStyle w:val="Caption"/>
      </w:pPr>
      <w:bookmarkStart w:id="159" w:name="_Ref55658122"/>
      <w:bookmarkStart w:id="160" w:name="_Toc56500529"/>
      <w:bookmarkStart w:id="161" w:name="_Toc56501531"/>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7</w:t>
      </w:r>
      <w:r w:rsidR="00365162">
        <w:fldChar w:fldCharType="end"/>
      </w:r>
      <w:bookmarkEnd w:id="159"/>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60"/>
      <w:bookmarkEnd w:id="161"/>
    </w:p>
    <w:p w14:paraId="0E7D240C" w14:textId="0894B6B8" w:rsidR="00D442C4" w:rsidRDefault="00D442C4" w:rsidP="00D442C4">
      <w:r>
        <w:br w:type="page"/>
      </w:r>
    </w:p>
    <w:p w14:paraId="4C325CD4" w14:textId="1D4FE0E9" w:rsidR="00D442C4" w:rsidRDefault="00D442C4" w:rsidP="00D442C4">
      <w:r>
        <w:rPr>
          <w:noProof/>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2"/>
                    <a:stretch>
                      <a:fillRect/>
                    </a:stretch>
                  </pic:blipFill>
                  <pic:spPr>
                    <a:xfrm>
                      <a:off x="0" y="0"/>
                      <a:ext cx="5943600" cy="5943600"/>
                    </a:xfrm>
                    <a:prstGeom prst="rect">
                      <a:avLst/>
                    </a:prstGeom>
                  </pic:spPr>
                </pic:pic>
              </a:graphicData>
            </a:graphic>
          </wp:inline>
        </w:drawing>
      </w:r>
    </w:p>
    <w:p w14:paraId="3D227E31" w14:textId="7CF52B65" w:rsidR="00D442C4" w:rsidRPr="00D442C4" w:rsidRDefault="00D442C4" w:rsidP="00AC618F">
      <w:pPr>
        <w:pStyle w:val="Caption"/>
      </w:pPr>
      <w:bookmarkStart w:id="162" w:name="_Ref55823359"/>
      <w:bookmarkStart w:id="163" w:name="_Toc56500530"/>
      <w:bookmarkStart w:id="164" w:name="_Toc56501532"/>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8</w:t>
      </w:r>
      <w:r w:rsidR="00365162">
        <w:fldChar w:fldCharType="end"/>
      </w:r>
      <w:bookmarkEnd w:id="162"/>
      <w:r>
        <w:t xml:space="preserve"> Cumulative prey curves for Discovery Islands (red) and Johnstone Strait (blue) juvenile pink (open circles) and chum salmon (closed circles) in 2015 and 2016 outmigration.</w:t>
      </w:r>
      <w:bookmarkEnd w:id="163"/>
      <w:bookmarkEnd w:id="164"/>
    </w:p>
    <w:p w14:paraId="4F4AF3E5" w14:textId="58671476" w:rsidR="003304B3" w:rsidRDefault="003304B3" w:rsidP="00DF2943">
      <w:r>
        <w:br w:type="page"/>
      </w:r>
    </w:p>
    <w:p w14:paraId="0588D95F" w14:textId="682FE333" w:rsidR="003304B3" w:rsidRDefault="003304B3" w:rsidP="00DF2943">
      <w:r>
        <w:rPr>
          <w:noProof/>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3"/>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4868A2D3" w:rsidR="003304B3" w:rsidRDefault="003304B3" w:rsidP="00AC618F">
      <w:pPr>
        <w:pStyle w:val="Caption"/>
      </w:pPr>
      <w:bookmarkStart w:id="165" w:name="_Ref55290628"/>
      <w:bookmarkStart w:id="166" w:name="_Toc56500531"/>
      <w:bookmarkStart w:id="167" w:name="_Toc56501533"/>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9</w:t>
      </w:r>
      <w:r w:rsidR="00365162">
        <w:fldChar w:fldCharType="end"/>
      </w:r>
      <w:bookmarkEnd w:id="165"/>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66"/>
      <w:bookmarkEnd w:id="167"/>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4"/>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2A30C3E3" w:rsidR="002F204B" w:rsidRDefault="00EF00EA" w:rsidP="00AC618F">
      <w:pPr>
        <w:pStyle w:val="Caption"/>
        <w:sectPr w:rsidR="002F204B" w:rsidSect="00EF00EA">
          <w:pgSz w:w="15840" w:h="12240" w:orient="landscape"/>
          <w:pgMar w:top="1440" w:right="1440" w:bottom="1440" w:left="1440" w:header="708" w:footer="708" w:gutter="0"/>
          <w:cols w:space="708"/>
          <w:docGrid w:linePitch="360"/>
        </w:sectPr>
      </w:pPr>
      <w:bookmarkStart w:id="168" w:name="_Ref55295297"/>
      <w:bookmarkStart w:id="169" w:name="_Toc56500532"/>
      <w:bookmarkStart w:id="170" w:name="_Toc56501534"/>
      <w:r>
        <w:t xml:space="preserve">Figure </w:t>
      </w:r>
      <w:r w:rsidR="00365162">
        <w:fldChar w:fldCharType="begin"/>
      </w:r>
      <w:r w:rsidR="00365162">
        <w:instrText xml:space="preserve"> STYLEREF 2 \s </w:instrText>
      </w:r>
      <w:r w:rsidR="00365162">
        <w:fldChar w:fldCharType="separate"/>
      </w:r>
      <w:r w:rsidR="00365162">
        <w:rPr>
          <w:noProof/>
        </w:rPr>
        <w:t>3</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0</w:t>
      </w:r>
      <w:r w:rsidR="00365162">
        <w:fldChar w:fldCharType="end"/>
      </w:r>
      <w:bookmarkEnd w:id="168"/>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69"/>
      <w:bookmarkEnd w:id="170"/>
    </w:p>
    <w:p w14:paraId="1DFCA4E7" w14:textId="4246B694" w:rsidR="005917B2" w:rsidRDefault="005917B2" w:rsidP="00DF2943">
      <w:pPr>
        <w:pStyle w:val="Heading2"/>
      </w:pPr>
      <w:bookmarkStart w:id="171" w:name="_Toc56162340"/>
      <w:r>
        <w:t>Conclusion</w:t>
      </w:r>
      <w:bookmarkEnd w:id="171"/>
    </w:p>
    <w:p w14:paraId="0593FE89" w14:textId="77777777" w:rsidR="006E0CC9" w:rsidRPr="006E0CC9" w:rsidRDefault="006E0CC9" w:rsidP="00DF2943"/>
    <w:p w14:paraId="40D95692" w14:textId="479A6889" w:rsidR="00926601" w:rsidRDefault="00926601" w:rsidP="00DF2943">
      <w:pPr>
        <w:pStyle w:val="Heading3"/>
      </w:pPr>
      <w:bookmarkStart w:id="172" w:name="_Toc56162341"/>
      <w:r>
        <w:t>Knowledge gap of juvenile pink and chum salmon competition</w:t>
      </w:r>
      <w:bookmarkEnd w:id="172"/>
    </w:p>
    <w:p w14:paraId="78B6DE1E" w14:textId="43F6A96A" w:rsidR="00926601" w:rsidRDefault="00926601" w:rsidP="00DF2943">
      <w:r>
        <w:tab/>
      </w:r>
    </w:p>
    <w:p w14:paraId="68CE22B2" w14:textId="47B4687B" w:rsidR="00AE0DD2" w:rsidRDefault="00AE0DD2" w:rsidP="00AE0DD2">
      <w:pPr>
        <w:ind w:firstLine="720"/>
      </w:pPr>
      <w:r>
        <w:t>The health of salmon populations</w:t>
      </w:r>
      <w:r w:rsidR="006965D8">
        <w:t>, as recognized keystone species in marine, freshwater and terrestrial environments,</w:t>
      </w:r>
      <w:r>
        <w:t xml:space="preserve"> is related to the health and wellbeing of humans and ecosystems</w:t>
      </w:r>
      <w:r w:rsidR="00536BB6">
        <w:t>.</w:t>
      </w:r>
      <w:commentRangeStart w:id="173"/>
      <w:r>
        <w:t xml:space="preserve"> </w:t>
      </w:r>
      <w:del w:id="174" w:author="Vanessa Zahner" w:date="2020-11-15T17:02:00Z">
        <w:r w:rsidR="00536BB6" w:rsidDel="00536BB6">
          <w:delText xml:space="preserve">The </w:delText>
        </w:r>
        <w:r w:rsidDel="00536BB6">
          <w:delText>complexities of salmon survival, the early marine phase and competitive interactions require deeper understanding to improve management and protect biodiversity of salmon into the future.</w:delText>
        </w:r>
        <w:r w:rsidR="00E76C3B" w:rsidDel="00536BB6">
          <w:delTex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delText>
        </w:r>
        <w:r w:rsidR="00253D91" w:rsidDel="00536BB6">
          <w:delText>good and poor conditions</w:delText>
        </w:r>
        <w:r w:rsidR="00E76C3B" w:rsidDel="00536BB6">
          <w:delText xml:space="preserve"> to determine competitive responses and how </w:delText>
        </w:r>
        <w:r w:rsidR="00253D91" w:rsidDel="00536BB6">
          <w:delText>that</w:delText>
        </w:r>
        <w:r w:rsidR="00E76C3B" w:rsidDel="00536BB6">
          <w:delText xml:space="preserve"> change</w:delText>
        </w:r>
        <w:r w:rsidR="00253D91" w:rsidDel="00536BB6">
          <w:delText>s</w:delText>
        </w:r>
        <w:r w:rsidR="00E76C3B" w:rsidDel="00536BB6">
          <w:delText xml:space="preserve"> over time. If pink and chum salmon are competing for food resources, then it</w:delText>
        </w:r>
        <w:r w:rsidR="00253D91" w:rsidDel="00536BB6">
          <w:delText xml:space="preserve"> i</w:delText>
        </w:r>
        <w:r w:rsidR="00E76C3B" w:rsidDel="00536BB6">
          <w:delText xml:space="preserve">s likely to affect other species who are planktivorous co-migrators such as </w:delText>
        </w:r>
        <w:r w:rsidR="00D402A4" w:rsidDel="00536BB6">
          <w:delText xml:space="preserve">juvenile </w:delText>
        </w:r>
        <w:r w:rsidR="00E76C3B" w:rsidDel="00536BB6">
          <w:delText>sockeye salmon</w:delText>
        </w:r>
        <w:r w:rsidR="00D402A4" w:rsidDel="00536BB6">
          <w:delText>, or forage fish like herring.</w:delText>
        </w:r>
        <w:commentRangeEnd w:id="173"/>
        <w:r w:rsidR="006965D8" w:rsidDel="00536BB6">
          <w:rPr>
            <w:rStyle w:val="CommentReference"/>
          </w:rPr>
          <w:commentReference w:id="173"/>
        </w:r>
      </w:del>
    </w:p>
    <w:p w14:paraId="0A38198C" w14:textId="77777777" w:rsidR="00536BB6" w:rsidRDefault="00536BB6" w:rsidP="00536BB6">
      <w:pPr>
        <w:rPr>
          <w:ins w:id="175" w:author="Vanessa Zahner" w:date="2020-11-15T17:02:00Z"/>
        </w:rPr>
      </w:pPr>
      <w:ins w:id="176" w:author="Vanessa Zahner" w:date="2020-11-15T17:02:00Z">
        <w:r>
          <w:t>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are disregarded by fishers.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ins>
    </w:p>
    <w:p w14:paraId="2DA5E2C9" w14:textId="77777777" w:rsidR="00AE0DD2" w:rsidRPr="00926601" w:rsidRDefault="00AE0DD2" w:rsidP="00DF2943"/>
    <w:p w14:paraId="2504B4DE" w14:textId="61383783" w:rsidR="00926601" w:rsidRDefault="00C3611D" w:rsidP="00DF2943">
      <w:pPr>
        <w:pStyle w:val="Heading3"/>
      </w:pPr>
      <w:bookmarkStart w:id="177" w:name="_Toc56162342"/>
      <w:r>
        <w:t>Diets of j</w:t>
      </w:r>
      <w:r w:rsidR="00926601">
        <w:t>uvenile pink and chum salmon in contrasting foraging conditions</w:t>
      </w:r>
      <w:bookmarkEnd w:id="177"/>
    </w:p>
    <w:p w14:paraId="1D2A8003" w14:textId="5842AC1C" w:rsidR="00D402A4" w:rsidRDefault="00926601" w:rsidP="00DF2943">
      <w:r>
        <w:tab/>
      </w:r>
    </w:p>
    <w:p w14:paraId="5885AB11" w14:textId="08D4AE25" w:rsidR="001C2AFE" w:rsidRDefault="001C2AFE" w:rsidP="001C2AFE">
      <w:pPr>
        <w:ind w:firstLine="720"/>
      </w:pPr>
      <w: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w:t>
      </w:r>
      <w:r w:rsidR="00863695">
        <w:t>enhanced</w:t>
      </w:r>
      <w:r w:rsidR="00CB3019">
        <w:t xml:space="preserve"> foraging success relative to 2016, where the prey size in the Discovery Islands was larger later in the season, and in other areas and times, prey was small. Therefore, the </w:t>
      </w:r>
      <w:commentRangeStart w:id="178"/>
      <w:r w:rsidR="00CB3019">
        <w:t>spatial</w:t>
      </w:r>
      <w:r w:rsidR="00C70A2D">
        <w:t xml:space="preserve"> (Chapter 2)</w:t>
      </w:r>
      <w:r w:rsidR="00CB3019">
        <w:t xml:space="preserve"> and temporal</w:t>
      </w:r>
      <w:r w:rsidR="00C70A2D">
        <w:t xml:space="preserve"> </w:t>
      </w:r>
      <w:r w:rsidR="00C70A2D">
        <w:t>(Chapter 3)</w:t>
      </w:r>
      <w:r w:rsidR="00CB3019">
        <w:t xml:space="preserve"> </w:t>
      </w:r>
      <w:commentRangeEnd w:id="178"/>
      <w:r w:rsidR="00A95E0F">
        <w:rPr>
          <w:rStyle w:val="CommentReference"/>
        </w:rPr>
        <w:commentReference w:id="178"/>
      </w:r>
      <w:r w:rsidR="00CB3019">
        <w:t>data</w:t>
      </w:r>
      <w:r w:rsidR="00C70A2D">
        <w:t xml:space="preserve"> </w:t>
      </w:r>
      <w:r w:rsidR="00CB3019">
        <w:t>chapters reflect juvenile pink and chum salmon diets shifting with prey availability, where species will differ in prey types to limit their competition. Pink salmon were more generalist feeders, with high diet diversity and variability,</w:t>
      </w:r>
      <w:r w:rsidR="00FA72CB">
        <w:t xml:space="preserve"> and</w:t>
      </w:r>
      <w:r w:rsidR="00CB3019">
        <w:t xml:space="preserve"> </w:t>
      </w:r>
      <w:r w:rsidR="009A76B3">
        <w:t xml:space="preserve">frequently </w:t>
      </w:r>
      <w:r w:rsidR="00CB3019">
        <w:t>consum</w:t>
      </w:r>
      <w:r w:rsidR="00FA72CB">
        <w:t>ed</w:t>
      </w:r>
      <w:r w:rsidR="00CB3019">
        <w:t xml:space="preserve"> calanoids throughout </w:t>
      </w:r>
      <w:r w:rsidR="00FA72CB">
        <w:t>the two</w:t>
      </w:r>
      <w:r w:rsidR="00CB3019">
        <w:t xml:space="preserve"> regions,</w:t>
      </w:r>
      <w:r w:rsidR="00FA72CB">
        <w:t xml:space="preserve"> as well as</w:t>
      </w:r>
      <w:r w:rsidR="00CB3019">
        <w:t xml:space="preserve"> nearshore prey</w:t>
      </w:r>
      <w:r w:rsidR="009A76B3">
        <w:t xml:space="preserve"> </w:t>
      </w:r>
      <w:r w:rsidR="00CB3019">
        <w:t>and meroplankton</w:t>
      </w:r>
      <w:r w:rsidR="009A76B3">
        <w:t xml:space="preserve">. Conversely, chum salmon relied heavily on the gelatinous prey available in both regions, except when prey switching </w:t>
      </w:r>
      <w:r w:rsidR="000347EC">
        <w:t>from</w:t>
      </w:r>
      <w:r w:rsidR="009A76B3">
        <w:t xml:space="preserve"> improved foraging conditions, whe</w:t>
      </w:r>
      <w:r w:rsidR="000347EC">
        <w:t>n</w:t>
      </w:r>
      <w:r w:rsidR="009A76B3">
        <w:t xml:space="preserve"> they consumed large crustaceans. </w:t>
      </w:r>
    </w:p>
    <w:p w14:paraId="016A897F" w14:textId="77777777" w:rsidR="00D402A4" w:rsidRPr="00926601" w:rsidRDefault="00D402A4" w:rsidP="00DF2943"/>
    <w:p w14:paraId="1D66388E" w14:textId="6F274C04" w:rsidR="00926601" w:rsidRDefault="00C3611D" w:rsidP="00DF2943">
      <w:pPr>
        <w:pStyle w:val="Heading3"/>
      </w:pPr>
      <w:bookmarkStart w:id="179" w:name="_Toc56162343"/>
      <w:r>
        <w:t>T</w:t>
      </w:r>
      <w:r w:rsidR="00926601">
        <w:t>rophic interactions</w:t>
      </w:r>
      <w:r>
        <w:t xml:space="preserve"> of pink and chum salmon</w:t>
      </w:r>
      <w:r w:rsidR="00926601">
        <w:t xml:space="preserve"> during outmigration</w:t>
      </w:r>
      <w:bookmarkEnd w:id="179"/>
    </w:p>
    <w:p w14:paraId="2E5C6674" w14:textId="77777777" w:rsidR="000347EC" w:rsidRDefault="00926601" w:rsidP="00DF2943">
      <w:r>
        <w:tab/>
      </w:r>
    </w:p>
    <w:p w14:paraId="4EF0AF7A" w14:textId="227ED234" w:rsidR="00A74673" w:rsidRDefault="00824D0F" w:rsidP="000347EC">
      <w:pPr>
        <w:ind w:firstLine="720"/>
      </w:pPr>
      <w: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180"/>
      <w:r>
        <w:t xml:space="preserve">The separation of trophic niches for pink and chum salmon is a method </w:t>
      </w:r>
      <w:commentRangeEnd w:id="180"/>
      <w:r w:rsidR="00A95E0F">
        <w:rPr>
          <w:rStyle w:val="CommentReference"/>
        </w:rPr>
        <w:commentReference w:id="180"/>
      </w:r>
      <w:r>
        <w:t>to limit competition and share the environmental space to survive under challenging conditions in the early marine period. Pink salmon tend</w:t>
      </w:r>
      <w:r w:rsidR="00FA72CB">
        <w:t>ed</w:t>
      </w:r>
      <w:r>
        <w:t xml:space="preserve"> to consume the higher quality prey when</w:t>
      </w:r>
      <w:r w:rsidR="00FA72CB">
        <w:t>ever</w:t>
      </w:r>
      <w:r>
        <w:t xml:space="preserve"> </w:t>
      </w:r>
      <w:r w:rsidR="00FA72CB">
        <w:t xml:space="preserve">possible, </w:t>
      </w:r>
      <w:r>
        <w:t>actively seeking out calanoids, even in the Discovery Islands where calanoids were rarer</w:t>
      </w:r>
      <w:r w:rsidR="00FA72CB">
        <w:t xml:space="preserve"> than in the Johnstone Strait</w:t>
      </w:r>
      <w: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t>and thus</w:t>
      </w:r>
      <w:r>
        <w:t>, chum salmon</w:t>
      </w:r>
      <w:r w:rsidR="00FA72CB">
        <w:t xml:space="preserve"> may</w:t>
      </w:r>
      <w:r>
        <w:t xml:space="preserve"> rely on </w:t>
      </w:r>
      <w:r w:rsidR="005F65E0">
        <w:t>an</w:t>
      </w:r>
      <w:r>
        <w:t xml:space="preserve"> under-utilized niche</w:t>
      </w:r>
      <w:r w:rsidR="00A74673">
        <w:t xml:space="preserve"> to meet </w:t>
      </w:r>
      <w:r w:rsidR="005F65E0">
        <w:t>energy</w:t>
      </w:r>
      <w:r w:rsidR="00A74673">
        <w:t xml:space="preserve"> demands</w:t>
      </w:r>
      <w:r w:rsidR="005F65E0">
        <w:t xml:space="preserve"> </w:t>
      </w:r>
      <w:r w:rsidR="005F65E0">
        <w:fldChar w:fldCharType="begin" w:fldLock="1"/>
      </w:r>
      <w:r w:rsidR="00AC5049">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fldChar w:fldCharType="separate"/>
      </w:r>
      <w:r w:rsidR="005F65E0" w:rsidRPr="005F65E0">
        <w:rPr>
          <w:noProof/>
        </w:rPr>
        <w:t>(Azuma, 1995)</w:t>
      </w:r>
      <w:r w:rsidR="005F65E0">
        <w:fldChar w:fldCharType="end"/>
      </w:r>
      <w:r w:rsidR="00A74673">
        <w:t xml:space="preserve">. </w:t>
      </w:r>
    </w:p>
    <w:p w14:paraId="7652DA0C" w14:textId="77777777" w:rsidR="00067245" w:rsidRDefault="00067245" w:rsidP="000347EC">
      <w:pPr>
        <w:ind w:firstLine="720"/>
      </w:pPr>
    </w:p>
    <w:p w14:paraId="2A46B5B6" w14:textId="0157121D" w:rsidR="00926601" w:rsidRDefault="00A74673" w:rsidP="000347EC">
      <w:pPr>
        <w:ind w:firstLine="720"/>
      </w:pPr>
      <w:r>
        <w:t xml:space="preserve">Furthermore, one theory that has not yet been explored, is that perhaps chum salmon are preying upon </w:t>
      </w:r>
      <w:r w:rsidR="00FA72CB">
        <w:t>the</w:t>
      </w:r>
      <w:r>
        <w:t xml:space="preserve"> eas</w:t>
      </w:r>
      <w:r w:rsidR="00FA72CB">
        <w:t>ier</w:t>
      </w:r>
      <w:r>
        <w:t xml:space="preserve"> to catch jellyfish </w:t>
      </w:r>
      <w:r w:rsidR="00FA72CB">
        <w:t>while also</w:t>
      </w:r>
      <w:r>
        <w:t xml:space="preserve"> benefiting off the jellyfish’s</w:t>
      </w:r>
      <w:r w:rsidR="00FA72CB">
        <w:t xml:space="preserve"> captured</w:t>
      </w:r>
      <w:r>
        <w:t xml:space="preserve"> prey. In most of the chum salmon stomachs</w:t>
      </w:r>
      <w:r w:rsidR="00FA72CB">
        <w:t xml:space="preserve"> with jellyfish present</w:t>
      </w:r>
      <w:r>
        <w:t xml:space="preserve"> in this study,</w:t>
      </w:r>
      <w:r w:rsidR="00FA72CB">
        <w:t xml:space="preserve"> large</w:t>
      </w:r>
      <w:r>
        <w:t xml:space="preserve"> calanoid prey and sometimes chaetognaths were inside of the jellyfish, thereby increasing </w:t>
      </w:r>
      <w:r w:rsidR="00FA72CB">
        <w:t xml:space="preserve">the </w:t>
      </w:r>
      <w: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t>them</w:t>
      </w:r>
      <w:r>
        <w:t xml:space="preserve"> as a capture system. Further research or meta-analyses should investigate pink and chum salmon diets </w:t>
      </w:r>
      <w:r w:rsidR="005F65E0">
        <w:t>under differing conditions, since previous work underappreciated the gelatinous prey of chum salmon, likely due to difficulty identif</w:t>
      </w:r>
      <w:r w:rsidR="008E554A">
        <w:t>ying</w:t>
      </w:r>
      <w:r w:rsidR="005F65E0">
        <w:t xml:space="preserve"> soft-bodied prey</w:t>
      </w:r>
      <w:r w:rsidR="00FA72CB">
        <w:t>,</w:t>
      </w:r>
      <w:r w:rsidR="005F65E0">
        <w:t xml:space="preserve"> </w:t>
      </w:r>
      <w:r w:rsidR="008E554A">
        <w:t>which</w:t>
      </w:r>
      <w:r w:rsidR="005F65E0">
        <w:t xml:space="preserve"> was often </w:t>
      </w:r>
      <w:r w:rsidR="008E554A">
        <w:t>classified</w:t>
      </w:r>
      <w:r w:rsidR="005F65E0">
        <w:t xml:space="preserve"> as “other” </w:t>
      </w:r>
      <w:r w:rsidR="005F65E0">
        <w:fldChar w:fldCharType="begin" w:fldLock="1"/>
      </w:r>
      <w:r w:rsidR="005F65E0">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fldChar w:fldCharType="separate"/>
      </w:r>
      <w:r w:rsidR="005F65E0" w:rsidRPr="005F65E0">
        <w:rPr>
          <w:noProof/>
        </w:rPr>
        <w:t>(Graham, 2020)</w:t>
      </w:r>
      <w:r w:rsidR="005F65E0">
        <w:fldChar w:fldCharType="end"/>
      </w:r>
      <w:r w:rsidR="005F65E0">
        <w:t>.</w:t>
      </w:r>
    </w:p>
    <w:p w14:paraId="281DA720" w14:textId="77777777" w:rsidR="000347EC" w:rsidRPr="00926601" w:rsidRDefault="000347EC" w:rsidP="00DF2943"/>
    <w:p w14:paraId="74385B9D" w14:textId="34CEEA8B" w:rsidR="00926601" w:rsidRDefault="00926601" w:rsidP="00DF2943">
      <w:pPr>
        <w:pStyle w:val="Heading3"/>
      </w:pPr>
      <w:bookmarkStart w:id="181" w:name="_Toc56162344"/>
      <w:r>
        <w:t>Pink and chum salmon as ecosystem indicators</w:t>
      </w:r>
      <w:bookmarkEnd w:id="181"/>
    </w:p>
    <w:p w14:paraId="0B90174B" w14:textId="77777777" w:rsidR="000347EC" w:rsidRDefault="00926601" w:rsidP="00DF2943">
      <w:r>
        <w:tab/>
      </w:r>
    </w:p>
    <w:p w14:paraId="1ABF1A04" w14:textId="08F0277E" w:rsidR="000347EC" w:rsidRDefault="003918A4" w:rsidP="008E554A">
      <w:pPr>
        <w:ind w:firstLine="720"/>
      </w:pPr>
      <w:r>
        <w:t xml:space="preserve">The foraging strategies utilized by juvenile pink and chum, encompassing both generalist and specialist zooplankton consumption, provide incredible potential to track ecosystem changes. </w:t>
      </w:r>
      <w:r w:rsidR="00B56EC4">
        <w:t xml:space="preserve">The juvenile salmon stomach fullness reflected the changes in prey availability and foraging </w:t>
      </w:r>
      <w:r w:rsidR="00A87ABB">
        <w:t>opportunities</w:t>
      </w:r>
      <w:r w:rsidR="00B56EC4">
        <w:t xml:space="preserve"> during coastal outmigration, and diet composition gave more detailed information. Therefore, juvenile pink and chum salmon diets </w:t>
      </w:r>
      <w:r w:rsidR="00A87ABB">
        <w:t>can</w:t>
      </w:r>
      <w:r w:rsidR="00B56EC4">
        <w:t xml:space="preserve"> be utilized to study </w:t>
      </w:r>
      <w:r w:rsidR="00A87ABB">
        <w:t xml:space="preserve">the </w:t>
      </w:r>
      <w:r w:rsidR="00B56EC4">
        <w:t xml:space="preserve">foraging conditions available to other species such as sockeye salmon or herring and find </w:t>
      </w:r>
      <w:r w:rsidR="008E554A">
        <w:t xml:space="preserve">any </w:t>
      </w:r>
      <w:r w:rsidR="00B56EC4">
        <w:t xml:space="preserve">hot spots </w:t>
      </w:r>
      <w:r w:rsidR="008E554A">
        <w:t>and</w:t>
      </w:r>
      <w:r w:rsidR="00B56EC4">
        <w:t xml:space="preserve"> </w:t>
      </w:r>
      <w:r w:rsidR="008E554A">
        <w:t>gauntlets. Both pink and chum salmon prey group</w:t>
      </w:r>
      <w:r w:rsidR="00A87ABB">
        <w:t>s</w:t>
      </w:r>
      <w:r w:rsidR="008E554A">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t>Thus, f</w:t>
      </w:r>
      <w:r w:rsidR="008E554A">
        <w:t xml:space="preserve">uture </w:t>
      </w:r>
      <w:r w:rsidR="007B17F3">
        <w:t>ecosystem modelling research</w:t>
      </w:r>
      <w:r w:rsidR="008E554A">
        <w:t xml:space="preserve"> </w:t>
      </w:r>
      <w:r w:rsidR="007B17F3">
        <w:t>should incorporate species-specific salmon diet data.</w:t>
      </w:r>
    </w:p>
    <w:p w14:paraId="0027D4C9" w14:textId="77777777" w:rsidR="00776574" w:rsidRDefault="00776574" w:rsidP="008E554A">
      <w:pPr>
        <w:ind w:firstLine="720"/>
      </w:pPr>
    </w:p>
    <w:p w14:paraId="63F7E8BA" w14:textId="40D3EDB6" w:rsidR="000347EC" w:rsidRDefault="00B21F36" w:rsidP="00B21F36">
      <w:pPr>
        <w:pStyle w:val="Heading3"/>
      </w:pPr>
      <w:bookmarkStart w:id="182" w:name="_Toc56162345"/>
      <w:r>
        <w:t>Lessons and calls to action</w:t>
      </w:r>
      <w:bookmarkEnd w:id="182"/>
    </w:p>
    <w:p w14:paraId="22F9EBE9" w14:textId="68DC092E" w:rsidR="000347EC" w:rsidRDefault="000347EC" w:rsidP="00DF2943"/>
    <w:p w14:paraId="5C592B1C" w14:textId="368E4182" w:rsidR="000347EC" w:rsidRDefault="00B21F36" w:rsidP="00DF2943">
      <w:r>
        <w:tab/>
        <w:t>In Indigenous worldview</w:t>
      </w:r>
      <w:r w:rsidR="00FD1E29">
        <w:t>s</w:t>
      </w:r>
      <w:r>
        <w:t>, salmon are</w:t>
      </w:r>
      <w:r w:rsidR="00FD1E29">
        <w:t xml:space="preserve"> often</w:t>
      </w:r>
      <w:r>
        <w:t xml:space="preserve"> seen as supernatural beings who provide us </w:t>
      </w:r>
      <w:r w:rsidR="00FD1E29">
        <w:t xml:space="preserve">with </w:t>
      </w:r>
      <w:r>
        <w:t xml:space="preserve">teachings on how to </w:t>
      </w:r>
      <w:r w:rsidR="00FD1E29">
        <w:t>be</w:t>
      </w:r>
      <w:r>
        <w:t xml:space="preserve"> in meaningful relationship with the world around us</w:t>
      </w:r>
      <w:r w:rsidR="00D649BB">
        <w:t xml:space="preserve"> (</w:t>
      </w:r>
      <w:r w:rsidR="00D649BB">
        <w:fldChar w:fldCharType="begin"/>
      </w:r>
      <w:r w:rsidR="00D649BB">
        <w:instrText xml:space="preserve"> REF _Ref56174089 \h </w:instrText>
      </w:r>
      <w:r w:rsidR="00D649BB">
        <w:fldChar w:fldCharType="separate"/>
      </w:r>
      <w:r w:rsidR="00D649BB">
        <w:t xml:space="preserve">Illustration </w:t>
      </w:r>
      <w:r w:rsidR="00D649BB">
        <w:rPr>
          <w:noProof/>
        </w:rPr>
        <w:t>1</w:t>
      </w:r>
      <w:r w:rsidR="00D649BB">
        <w:fldChar w:fldCharType="end"/>
      </w:r>
      <w:r w:rsidR="00D649BB">
        <w:t>)</w:t>
      </w:r>
      <w:r>
        <w:t xml:space="preserve">. It seems that lessons to be learned from </w:t>
      </w:r>
      <w:r w:rsidR="00E531D2">
        <w:t xml:space="preserve">chum and pink </w:t>
      </w:r>
      <w:r>
        <w:t>salmon specifically, is to be adaptable and resilient, utilize strengths to better coexist with others</w:t>
      </w:r>
      <w:r w:rsidR="00E531D2">
        <w:t>,</w:t>
      </w:r>
      <w:r>
        <w:t xml:space="preserve"> and be active in getting what we need. </w:t>
      </w:r>
      <w:r w:rsidR="00E531D2">
        <w:t xml:space="preserve">The entire life cycle of salmon is all about giving back to the next generations through spawning and sacrificing their lives to enhance </w:t>
      </w:r>
      <w:r w:rsidR="007B17F3">
        <w:t>natal</w:t>
      </w:r>
      <w:r w:rsidR="00E531D2">
        <w:t xml:space="preserve"> habitats with energy they spent their lives gathering. Salmon hold a wealth of information that scientists are constantly trying to gain knowledge from, but reciprocity to that which sustains them is </w:t>
      </w:r>
      <w:r w:rsidR="007B17F3">
        <w:t xml:space="preserve">an </w:t>
      </w:r>
      <w:r w:rsidR="00E531D2">
        <w:t xml:space="preserve">important </w:t>
      </w:r>
      <w:r w:rsidR="007B17F3">
        <w:t>reminder</w:t>
      </w:r>
      <w:r w:rsidR="00E531D2">
        <w:t xml:space="preserve"> </w:t>
      </w:r>
      <w:r w:rsidR="007B17F3">
        <w:t>to</w:t>
      </w:r>
      <w:r w:rsidR="00E531D2">
        <w:t xml:space="preserve"> us to give back to salmon. For complex species that are up against human and environmental pressures at each phase of life, the science is intertwined with management and we </w:t>
      </w:r>
      <w:r w:rsidR="007B17F3">
        <w:t>must</w:t>
      </w:r>
      <w:r w:rsidR="00E531D2">
        <w:t xml:space="preserve"> save </w:t>
      </w:r>
      <w:r w:rsidR="007B17F3">
        <w:t>salmon</w:t>
      </w:r>
      <w:r w:rsidR="00E531D2">
        <w:t xml:space="preserve"> to sustain our ecosystems. </w:t>
      </w:r>
    </w:p>
    <w:p w14:paraId="71C78A77" w14:textId="0F17DF3C" w:rsidR="00E531D2" w:rsidRDefault="00E531D2" w:rsidP="00DF2943"/>
    <w:p w14:paraId="4D398B50" w14:textId="0F415D7A" w:rsidR="00423AEF" w:rsidRDefault="00E531D2" w:rsidP="00DF2943">
      <w:r>
        <w:tab/>
        <w:t xml:space="preserve">Therefore, </w:t>
      </w:r>
      <w:r w:rsidR="00651CA7">
        <w:t>a</w:t>
      </w:r>
      <w:r>
        <w:t xml:space="preserve"> </w:t>
      </w:r>
      <w:r w:rsidR="00C70A2D">
        <w:t>potential</w:t>
      </w:r>
      <w:r>
        <w:t xml:space="preserve"> recommendation to improve significantly poor feeding conditions in the Discovery Islands and Johnstone Strait regions is to focus on </w:t>
      </w:r>
      <w:commentRangeStart w:id="183"/>
      <w:r>
        <w:t>coastal habitat restoration</w:t>
      </w:r>
      <w:commentRangeEnd w:id="183"/>
      <w:r w:rsidR="006E4BA5">
        <w:rPr>
          <w:rStyle w:val="CommentReference"/>
        </w:rPr>
        <w:commentReference w:id="183"/>
      </w:r>
      <w:r>
        <w:t xml:space="preserve">. </w:t>
      </w:r>
      <w:r w:rsidR="004E566F">
        <w:t xml:space="preserve">Special consideration should also be given to the pollution and open-net pen aquaculture in the region, where juvenile salmon are negatively affected by pollution and sea lice from fish farms. </w:t>
      </w:r>
      <w:r w:rsidR="00D020A7">
        <w:t xml:space="preserve">The impacts of plastic pollution on fish are still emerging in the literature, but this study found a relatively high </w:t>
      </w:r>
      <w:r w:rsidR="00D649BB">
        <w:t>occurrence</w:t>
      </w:r>
      <w:r w:rsidR="00D020A7">
        <w:t xml:space="preserve"> of micro- and macro-plastic</w:t>
      </w:r>
      <w:r w:rsidR="00D649BB">
        <w:t xml:space="preserve"> </w:t>
      </w:r>
      <w:r w:rsidR="00D020A7">
        <w:t>in juvenile salmon stomachs</w:t>
      </w:r>
      <w:r w:rsidR="00D649BB">
        <w:t xml:space="preserve"> (</w:t>
      </w:r>
      <w:r w:rsidR="00D649BB">
        <w:fldChar w:fldCharType="begin"/>
      </w:r>
      <w:r w:rsidR="00D649BB">
        <w:instrText xml:space="preserve"> REF _Ref55823099 \h </w:instrText>
      </w:r>
      <w:r w:rsidR="00D649BB">
        <w:fldChar w:fldCharType="separate"/>
      </w:r>
      <w:r w:rsidR="00D649BB">
        <w:t>Figure A.</w:t>
      </w:r>
      <w:r w:rsidR="00D649BB">
        <w:rPr>
          <w:noProof/>
        </w:rPr>
        <w:t>3</w:t>
      </w:r>
      <w:r w:rsidR="00D649BB">
        <w:fldChar w:fldCharType="end"/>
      </w:r>
      <w:r w:rsidR="00D649BB">
        <w:t>)</w:t>
      </w:r>
      <w:r w:rsidR="00D020A7">
        <w:t>. The negative effects of sea lice and pathogens on juvenile salmon however, is well documented, where parasite loads decrease</w:t>
      </w:r>
      <w:r w:rsidR="00903468">
        <w:t>d</w:t>
      </w:r>
      <w:r w:rsidR="00D020A7">
        <w:t xml:space="preserve"> the feeding of sockeye salmon </w:t>
      </w:r>
      <w:r w:rsidR="00A86431">
        <w:fldChar w:fldCharType="begin" w:fldLock="1"/>
      </w:r>
      <w:r w:rsidR="00903468">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fldChar w:fldCharType="separate"/>
      </w:r>
      <w:r w:rsidR="00A86431" w:rsidRPr="00A86431">
        <w:rPr>
          <w:noProof/>
        </w:rPr>
        <w:t>(Godwin et al., 2017)</w:t>
      </w:r>
      <w:r w:rsidR="00A86431">
        <w:fldChar w:fldCharType="end"/>
      </w:r>
      <w:r w:rsidR="007B17F3">
        <w:t xml:space="preserve"> and industry </w:t>
      </w:r>
      <w:r w:rsidR="00903468">
        <w:t>releases untreated effluent and</w:t>
      </w:r>
      <w:r w:rsidR="007B17F3">
        <w:t xml:space="preserve"> underreports </w:t>
      </w:r>
      <w:r w:rsidR="00903468">
        <w:t xml:space="preserve">sea </w:t>
      </w:r>
      <w:r w:rsidR="007B17F3">
        <w:t>lice</w:t>
      </w:r>
      <w:r w:rsidR="00903468">
        <w:t xml:space="preserve"> data</w:t>
      </w:r>
      <w:r w:rsidR="007B17F3">
        <w:t xml:space="preserve"> </w:t>
      </w:r>
      <w:r w:rsidR="00903468">
        <w:fldChar w:fldCharType="begin" w:fldLock="1"/>
      </w:r>
      <w:r w:rsidR="004C3AA9">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fldChar w:fldCharType="separate"/>
      </w:r>
      <w:r w:rsidR="00903468" w:rsidRPr="00903468">
        <w:rPr>
          <w:noProof/>
        </w:rPr>
        <w:t>(Godwin et al., 2020; Price et al., 2013)</w:t>
      </w:r>
      <w:r w:rsidR="00903468">
        <w:fldChar w:fldCharType="end"/>
      </w:r>
      <w:r w:rsidR="00D020A7">
        <w:t xml:space="preserve">. </w:t>
      </w:r>
      <w:r w:rsidR="00423AEF">
        <w:t xml:space="preserve">Research continues to quantify these detriments </w:t>
      </w:r>
      <w:r w:rsidR="00903468">
        <w:t>to the health of wild salmon</w:t>
      </w:r>
      <w:r w:rsidR="00423AEF">
        <w:t xml:space="preserve"> and while this </w:t>
      </w:r>
      <w:r w:rsidR="00903468">
        <w:t>thesis</w:t>
      </w:r>
      <w:r w:rsidR="00423AEF">
        <w:t xml:space="preserve"> study did not focus on sea lice, it clearly demonstrated </w:t>
      </w:r>
      <w:r w:rsidR="00903468">
        <w:t xml:space="preserve">major </w:t>
      </w:r>
      <w:r w:rsidR="00423AEF">
        <w:t>food limitations</w:t>
      </w:r>
      <w:r w:rsidR="00903468">
        <w:t xml:space="preserve"> of</w:t>
      </w:r>
      <w:r w:rsidR="00423AEF">
        <w:t xml:space="preserve"> juvenile salmon. </w:t>
      </w:r>
      <w:commentRangeStart w:id="184"/>
      <w:r w:rsidR="00423AEF">
        <w:t>Climate change will further exacerbate these impacts during every phase of the salmon life cycle, therefore, if salmon stocks are to continue</w:t>
      </w:r>
      <w:r w:rsidR="00903468">
        <w:t xml:space="preserve"> to</w:t>
      </w:r>
      <w:r w:rsidR="00423AEF">
        <w:t xml:space="preserve"> surviv</w:t>
      </w:r>
      <w:r w:rsidR="00903468">
        <w:t>e</w:t>
      </w:r>
      <w:r w:rsidR="00423AEF">
        <w:t xml:space="preserve"> into the future generations, intervention is urgently required to </w:t>
      </w:r>
      <w:r w:rsidR="004C3AA9">
        <w:t>halt</w:t>
      </w:r>
      <w:r w:rsidR="00423AEF">
        <w:t xml:space="preserve"> the cumulative pressures that provide critical barriers to salmon </w:t>
      </w:r>
      <w:r w:rsidR="00903468">
        <w:t>health</w:t>
      </w:r>
      <w:r w:rsidR="00423AEF">
        <w:t>.</w:t>
      </w:r>
      <w:commentRangeEnd w:id="184"/>
      <w:r w:rsidR="006E4BA5">
        <w:rPr>
          <w:rStyle w:val="CommentReference"/>
        </w:rPr>
        <w:commentReference w:id="184"/>
      </w:r>
    </w:p>
    <w:p w14:paraId="7921C9EB" w14:textId="77777777" w:rsidR="00423AEF" w:rsidRDefault="00423AEF" w:rsidP="00DF2943"/>
    <w:p w14:paraId="0DDB7AAD" w14:textId="099548BF" w:rsidR="00EA14E7" w:rsidRDefault="00423AEF" w:rsidP="004C3AA9">
      <w:pPr>
        <w:ind w:firstLine="720"/>
      </w:pPr>
      <w:commentRangeStart w:id="185"/>
      <w:r>
        <w:t xml:space="preserve">In addition to preventing or reversing damaging conditions </w:t>
      </w:r>
      <w:r w:rsidR="00903468">
        <w:t>for</w:t>
      </w:r>
      <w: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t>several</w:t>
      </w:r>
      <w:r>
        <w:t xml:space="preserve"> decades</w:t>
      </w:r>
      <w:r w:rsidR="004C3AA9">
        <w:t xml:space="preserve"> </w:t>
      </w:r>
      <w:r w:rsidR="004C3AA9">
        <w:fldChar w:fldCharType="begin" w:fldLock="1"/>
      </w:r>
      <w:r w:rsidR="004C3AA9">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fldChar w:fldCharType="begin" w:fldLock="1"/>
      </w:r>
      <w: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fldChar w:fldCharType="separate"/>
      </w:r>
      <w:r w:rsidRPr="00AC5049">
        <w:rPr>
          <w:noProof/>
        </w:rPr>
        <w:t>(Chalifour et al., 2019)</w:t>
      </w:r>
      <w:r>
        <w:fldChar w:fldCharType="end"/>
      </w:r>
      <w:r>
        <w:t xml:space="preserve">. </w:t>
      </w:r>
      <w:commentRangeEnd w:id="185"/>
      <w:r w:rsidR="000E0259">
        <w:rPr>
          <w:rStyle w:val="CommentReference"/>
        </w:rPr>
        <w:commentReference w:id="185"/>
      </w:r>
      <w:r>
        <w:t>Furthermore, a study found that traditional harvesting methods utilized by the Kwakw</w:t>
      </w:r>
      <w:r w:rsidRPr="00AC5049">
        <w:rPr>
          <w:u w:val="single"/>
        </w:rPr>
        <w:t>a</w:t>
      </w:r>
      <w:r>
        <w:t>k</w:t>
      </w:r>
      <w:r w:rsidRPr="00AC5049">
        <w:rPr>
          <w:u w:val="single"/>
        </w:rPr>
        <w:t>a</w:t>
      </w:r>
      <w:r>
        <w:t>’wakw peoples stimulated growth of healthy eelgrass, and restoration efforts should be co-developed with the Nations whose traditional territories encompass this part of the salmon migration route</w:t>
      </w:r>
      <w:r w:rsidR="004C3AA9">
        <w:t xml:space="preserve"> </w:t>
      </w:r>
      <w:r w:rsidR="004C3AA9">
        <w:fldChar w:fldCharType="begin" w:fldLock="1"/>
      </w:r>
      <w:r w:rsidR="005220DD">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Traditional knowledge of the pre-colonization habitats would provide in-depth insights into the best locations to restore eelgrass</w:t>
      </w:r>
      <w:r w:rsidR="004C3AA9">
        <w:t xml:space="preserve"> habitats</w:t>
      </w:r>
      <w:r>
        <w:t xml:space="preserve"> </w:t>
      </w:r>
      <w:r w:rsidR="004C3AA9">
        <w:t>and</w:t>
      </w:r>
      <w:r>
        <w:t xml:space="preserve"> other </w:t>
      </w:r>
      <w:r w:rsidR="004C3AA9">
        <w:t>conservation efforts</w:t>
      </w:r>
      <w:r>
        <w:t xml:space="preserve">.   </w:t>
      </w:r>
      <w:r w:rsidR="004E566F">
        <w:t xml:space="preserve">Therefore, Indigenous sovereignty in this area would benefit both science and conservation, and lead to an increase in healthy systems that support salmon in this challenging food-limited area. </w:t>
      </w:r>
      <w:r w:rsidR="004C3AA9">
        <w:t>Both salmon and eelgrass have shown phenomenal resilience and responses to restoration efforts, which provides a lot of hope for salmon, who continue to uphold the foundations of our society.</w:t>
      </w:r>
      <w:r w:rsidR="00EA14E7">
        <w:br w:type="page"/>
      </w:r>
    </w:p>
    <w:p w14:paraId="24E164D8" w14:textId="18675B61" w:rsidR="00EA14E7" w:rsidRDefault="00365162" w:rsidP="00DF2943">
      <w:r>
        <w:rPr>
          <w:noProof/>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stretch>
                      <a:fillRect/>
                    </a:stretch>
                  </pic:blipFill>
                  <pic:spPr>
                    <a:xfrm>
                      <a:off x="0" y="0"/>
                      <a:ext cx="5943600" cy="4457700"/>
                    </a:xfrm>
                    <a:prstGeom prst="rect">
                      <a:avLst/>
                    </a:prstGeom>
                  </pic:spPr>
                </pic:pic>
              </a:graphicData>
            </a:graphic>
          </wp:inline>
        </w:drawing>
      </w:r>
    </w:p>
    <w:p w14:paraId="23F5BA2C" w14:textId="382FF303" w:rsidR="00EA14E7" w:rsidRDefault="00EA14E7" w:rsidP="00DF2943"/>
    <w:p w14:paraId="3E570337" w14:textId="0ACC2B3C" w:rsidR="00FA03B1" w:rsidRDefault="00EA14E7" w:rsidP="00AC618F">
      <w:pPr>
        <w:pStyle w:val="Caption"/>
      </w:pPr>
      <w:bookmarkStart w:id="186" w:name="_Toc56500533"/>
      <w:bookmarkStart w:id="187" w:name="_Toc56501535"/>
      <w:commentRangeStart w:id="188"/>
      <w:r>
        <w:t xml:space="preserve">Figure </w:t>
      </w:r>
      <w:r w:rsidR="00365162">
        <w:fldChar w:fldCharType="begin"/>
      </w:r>
      <w:r w:rsidR="00365162">
        <w:instrText xml:space="preserve"> STYLEREF 2 \s </w:instrText>
      </w:r>
      <w:r w:rsidR="00365162">
        <w:fldChar w:fldCharType="separate"/>
      </w:r>
      <w:r w:rsidR="00365162">
        <w:rPr>
          <w:noProof/>
        </w:rPr>
        <w:t>4</w:t>
      </w:r>
      <w:r w:rsidR="00365162">
        <w:fldChar w:fldCharType="end"/>
      </w:r>
      <w:r w:rsidR="00365162">
        <w:t>.</w:t>
      </w:r>
      <w:r w:rsidR="00365162">
        <w:fldChar w:fldCharType="begin"/>
      </w:r>
      <w:r w:rsidR="00365162">
        <w:instrText xml:space="preserve"> SEQ Figure \* ARABIC \s 2 </w:instrText>
      </w:r>
      <w:r w:rsidR="00365162">
        <w:fldChar w:fldCharType="separate"/>
      </w:r>
      <w:r w:rsidR="00365162">
        <w:rPr>
          <w:noProof/>
        </w:rPr>
        <w:t>1</w:t>
      </w:r>
      <w:r w:rsidR="00365162">
        <w:fldChar w:fldCharType="end"/>
      </w:r>
      <w:r>
        <w:t xml:space="preserve"> Conceptual diagram of combined thesis results on juvenile salmon diet variability. “Sp.” </w:t>
      </w:r>
      <w:r w:rsidR="00253D91">
        <w:t>is</w:t>
      </w:r>
      <w:r>
        <w:t xml:space="preserve"> salmon species, and stratified surface conditions is labelled as “Strat.” </w:t>
      </w:r>
      <w:ins w:id="189" w:author="Vanessa Zahner" w:date="2020-11-13T16:03:00Z">
        <w:r w:rsidR="00253D91">
          <w:t>(m</w:t>
        </w:r>
      </w:ins>
      <w:ins w:id="190" w:author="Vanessa Zahner" w:date="2020-11-16T14:04:00Z">
        <w:r w:rsidR="007D3775">
          <w:t>ay</w:t>
        </w:r>
      </w:ins>
      <w:ins w:id="191" w:author="Vanessa Zahner" w:date="2020-11-13T16:03:00Z">
        <w:r w:rsidR="00253D91">
          <w:t xml:space="preserve"> delete </w:t>
        </w:r>
      </w:ins>
      <w:ins w:id="192" w:author="Vanessa Zahner" w:date="2020-11-17T10:31:00Z">
        <w:r w:rsidR="00210214">
          <w:t>it</w:t>
        </w:r>
      </w:ins>
      <w:ins w:id="193" w:author="Vanessa Zahner" w:date="2020-11-13T16:03:00Z">
        <w:r w:rsidR="00253D91">
          <w:t>)</w:t>
        </w:r>
      </w:ins>
      <w:commentRangeEnd w:id="188"/>
      <w:r w:rsidR="008C23DF">
        <w:rPr>
          <w:rStyle w:val="CommentReference"/>
          <w:iCs w:val="0"/>
          <w:color w:val="auto"/>
        </w:rPr>
        <w:commentReference w:id="188"/>
      </w:r>
      <w:bookmarkEnd w:id="186"/>
      <w:bookmarkEnd w:id="187"/>
      <w:r w:rsidR="00FA03B1">
        <w:br w:type="page"/>
      </w:r>
    </w:p>
    <w:p w14:paraId="2B232ED2" w14:textId="7835190A" w:rsidR="00FA03B1" w:rsidRDefault="00FA03B1" w:rsidP="00DF2943">
      <w:pPr>
        <w:pStyle w:val="Heading1"/>
      </w:pPr>
      <w:bookmarkStart w:id="194" w:name="_Toc56162346"/>
      <w:r>
        <w:t>References</w:t>
      </w:r>
      <w:bookmarkEnd w:id="194"/>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063E8C8C" w14:textId="0EA4A30A" w:rsidR="005220DD" w:rsidRPr="005220DD" w:rsidRDefault="00FA03B1" w:rsidP="005220DD">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5220DD" w:rsidRPr="005220DD">
        <w:rPr>
          <w:rFonts w:cs="Times New Roman"/>
          <w:noProof/>
          <w:lang w:val="en-US"/>
        </w:rPr>
        <w:t xml:space="preserve">Azuma, T. (1995). Biological mechanisms enabling sympatry between salmonids with special reference to sockeye and chum salmon in oceanic waters. </w:t>
      </w:r>
      <w:r w:rsidR="005220DD" w:rsidRPr="005220DD">
        <w:rPr>
          <w:rFonts w:cs="Times New Roman"/>
          <w:i/>
          <w:iCs/>
          <w:noProof/>
          <w:lang w:val="en-US"/>
        </w:rPr>
        <w:t>Fisheries Research</w:t>
      </w:r>
      <w:r w:rsidR="005220DD" w:rsidRPr="005220DD">
        <w:rPr>
          <w:rFonts w:cs="Times New Roman"/>
          <w:noProof/>
          <w:lang w:val="en-US"/>
        </w:rPr>
        <w:t xml:space="preserve">, </w:t>
      </w:r>
      <w:r w:rsidR="005220DD" w:rsidRPr="005220DD">
        <w:rPr>
          <w:rFonts w:cs="Times New Roman"/>
          <w:i/>
          <w:iCs/>
          <w:noProof/>
          <w:lang w:val="en-US"/>
        </w:rPr>
        <w:t>24</w:t>
      </w:r>
      <w:r w:rsidR="005220DD" w:rsidRPr="005220DD">
        <w:rPr>
          <w:rFonts w:cs="Times New Roman"/>
          <w:noProof/>
          <w:lang w:val="en-US"/>
        </w:rPr>
        <w:t>(4), 291–300. https://doi.org/10.1016/0165-7836(95)00383-3</w:t>
      </w:r>
    </w:p>
    <w:p w14:paraId="28A280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5220DD">
        <w:rPr>
          <w:rFonts w:cs="Times New Roman"/>
          <w:i/>
          <w:iCs/>
          <w:noProof/>
          <w:lang w:val="en-US"/>
        </w:rPr>
        <w:t>Fishery Bulletin</w:t>
      </w:r>
      <w:r w:rsidRPr="005220DD">
        <w:rPr>
          <w:rFonts w:cs="Times New Roman"/>
          <w:noProof/>
          <w:lang w:val="en-US"/>
        </w:rPr>
        <w:t xml:space="preserve">, </w:t>
      </w:r>
      <w:r w:rsidRPr="005220DD">
        <w:rPr>
          <w:rFonts w:cs="Times New Roman"/>
          <w:i/>
          <w:iCs/>
          <w:noProof/>
          <w:lang w:val="en-US"/>
        </w:rPr>
        <w:t>73</w:t>
      </w:r>
      <w:r w:rsidRPr="005220DD">
        <w:rPr>
          <w:rFonts w:cs="Times New Roman"/>
          <w:noProof/>
          <w:lang w:val="en-US"/>
        </w:rPr>
        <w:t>(4), 846–861.</w:t>
      </w:r>
    </w:p>
    <w:p w14:paraId="7D3A87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tten, S. D., Ruggerone, G. T., &amp; Ortiz, I. (2018). Pink Salmon induce a trophic cascade in plankton populations in the southern Bering Sea and around the Aleutian Island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6), 548–559. https://doi.org/10.1111/fog.12276</w:t>
      </w:r>
    </w:p>
    <w:p w14:paraId="495CF41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cham, T. D. (1993). Competition between juvenile pink (Oncorpynchus gorbuscha) and chum salmon (Oncorhynchus keta) and its effect on growth and survival.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1</w:t>
      </w:r>
      <w:r w:rsidRPr="005220DD">
        <w:rPr>
          <w:rFonts w:cs="Times New Roman"/>
          <w:noProof/>
          <w:lang w:val="en-US"/>
        </w:rPr>
        <w:t>(6), 1270–1274. https://doi.org/10.1139/z93-174</w:t>
      </w:r>
    </w:p>
    <w:p w14:paraId="0E0BF5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2017). What the past tells us about the future of Pacific salmon research. </w:t>
      </w:r>
      <w:r w:rsidRPr="005220DD">
        <w:rPr>
          <w:rFonts w:cs="Times New Roman"/>
          <w:i/>
          <w:iCs/>
          <w:noProof/>
          <w:lang w:val="en-US"/>
        </w:rPr>
        <w:t>Fish and Fisheries</w:t>
      </w:r>
      <w:r w:rsidRPr="005220DD">
        <w:rPr>
          <w:rFonts w:cs="Times New Roman"/>
          <w:noProof/>
          <w:lang w:val="en-US"/>
        </w:rPr>
        <w:t xml:space="preserve">, </w:t>
      </w:r>
      <w:r w:rsidRPr="005220DD">
        <w:rPr>
          <w:rFonts w:cs="Times New Roman"/>
          <w:i/>
          <w:iCs/>
          <w:noProof/>
          <w:lang w:val="en-US"/>
        </w:rPr>
        <w:t>18</w:t>
      </w:r>
      <w:r w:rsidRPr="005220DD">
        <w:rPr>
          <w:rFonts w:cs="Times New Roman"/>
          <w:noProof/>
          <w:lang w:val="en-US"/>
        </w:rPr>
        <w:t>(6), 1161–1175. https://doi.org/10.1111/faf.12231</w:t>
      </w:r>
    </w:p>
    <w:p w14:paraId="7BE6AFC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amp; Mahnken, C. (2001). A critical size and period hypothesis to explain natural regulation of salmon abundance and the linkage to climate and climate change. </w:t>
      </w:r>
      <w:r w:rsidRPr="005220DD">
        <w:rPr>
          <w:rFonts w:cs="Times New Roman"/>
          <w:i/>
          <w:iCs/>
          <w:noProof/>
          <w:lang w:val="en-US"/>
        </w:rPr>
        <w:t>Progress in Oceanography</w:t>
      </w:r>
      <w:r w:rsidRPr="005220DD">
        <w:rPr>
          <w:rFonts w:cs="Times New Roman"/>
          <w:noProof/>
          <w:lang w:val="en-US"/>
        </w:rPr>
        <w:t xml:space="preserve">, </w:t>
      </w:r>
      <w:r w:rsidRPr="005220DD">
        <w:rPr>
          <w:rFonts w:cs="Times New Roman"/>
          <w:i/>
          <w:iCs/>
          <w:noProof/>
          <w:lang w:val="en-US"/>
        </w:rPr>
        <w:t>49</w:t>
      </w:r>
      <w:r w:rsidRPr="005220DD">
        <w:rPr>
          <w:rFonts w:cs="Times New Roman"/>
          <w:noProof/>
          <w:lang w:val="en-US"/>
        </w:rPr>
        <w:t>(1–4), 423–437. https://doi.org/10.1016/S0079-6611(01)00034-9</w:t>
      </w:r>
    </w:p>
    <w:p w14:paraId="5BF2835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1), 403–414. https://doi.org/10.1080/19425120.2012.676607</w:t>
      </w:r>
    </w:p>
    <w:p w14:paraId="01A4976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Pearsall, I. a, &amp; Healey, M. C. (2003). A history of the research on the early marine life of Pacific salmon off Canada’s Pacific coast. </w:t>
      </w:r>
      <w:r w:rsidRPr="005220DD">
        <w:rPr>
          <w:rFonts w:cs="Times New Roman"/>
          <w:i/>
          <w:iCs/>
          <w:noProof/>
          <w:lang w:val="en-US"/>
        </w:rPr>
        <w:t>NPAFC Bulletin</w:t>
      </w:r>
      <w:r w:rsidRPr="005220DD">
        <w:rPr>
          <w:rFonts w:cs="Times New Roman"/>
          <w:noProof/>
          <w:lang w:val="en-US"/>
        </w:rPr>
        <w:t xml:space="preserve">, </w:t>
      </w:r>
      <w:r w:rsidRPr="005220DD">
        <w:rPr>
          <w:rFonts w:cs="Times New Roman"/>
          <w:i/>
          <w:iCs/>
          <w:noProof/>
          <w:lang w:val="en-US"/>
        </w:rPr>
        <w:t>3</w:t>
      </w:r>
      <w:r w:rsidRPr="005220DD">
        <w:rPr>
          <w:rFonts w:cs="Times New Roman"/>
          <w:noProof/>
          <w:lang w:val="en-US"/>
        </w:rPr>
        <w:t>(3), 1–40.</w:t>
      </w:r>
    </w:p>
    <w:p w14:paraId="225180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Sweeting, R. M., Neville, C. M., &amp; Lange, K. L. (2010). Competitive Interactions Between Pink Salmon and Other Juvenile Pacific Salmon in the Strait of Georgia. </w:t>
      </w:r>
      <w:r w:rsidRPr="005220DD">
        <w:rPr>
          <w:rFonts w:cs="Times New Roman"/>
          <w:i/>
          <w:iCs/>
          <w:noProof/>
          <w:lang w:val="en-US"/>
        </w:rPr>
        <w:t>NPAFC Doc. 1284</w:t>
      </w:r>
      <w:r w:rsidRPr="005220DD">
        <w:rPr>
          <w:rFonts w:cs="Times New Roman"/>
          <w:noProof/>
          <w:lang w:val="en-US"/>
        </w:rPr>
        <w:t xml:space="preserve">, </w:t>
      </w:r>
      <w:r w:rsidRPr="005220DD">
        <w:rPr>
          <w:rFonts w:cs="Times New Roman"/>
          <w:i/>
          <w:iCs/>
          <w:noProof/>
          <w:lang w:val="en-US"/>
        </w:rPr>
        <w:t>January</w:t>
      </w:r>
      <w:r w:rsidRPr="005220DD">
        <w:rPr>
          <w:rFonts w:cs="Times New Roman"/>
          <w:noProof/>
          <w:lang w:val="en-US"/>
        </w:rPr>
        <w:t>.</w:t>
      </w:r>
    </w:p>
    <w:p w14:paraId="2BCC89A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oldt, J. L. (2001). </w:t>
      </w:r>
      <w:r w:rsidRPr="005220DD">
        <w:rPr>
          <w:rFonts w:cs="Times New Roman"/>
          <w:i/>
          <w:iCs/>
          <w:noProof/>
          <w:lang w:val="en-US"/>
        </w:rPr>
        <w:t>Ecology of juvenile pink salmon in the North Gulf of Alaska and Prince William Sound</w:t>
      </w:r>
      <w:r w:rsidRPr="005220DD">
        <w:rPr>
          <w:rFonts w:cs="Times New Roman"/>
          <w:noProof/>
          <w:lang w:val="en-US"/>
        </w:rPr>
        <w:t xml:space="preserve"> [University of Alaska Fairbanks]. http://hdl.handle.net/11122/8602</w:t>
      </w:r>
    </w:p>
    <w:p w14:paraId="60CA74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1990). </w:t>
      </w:r>
      <w:r w:rsidRPr="005220DD">
        <w:rPr>
          <w:rFonts w:cs="Times New Roman"/>
          <w:i/>
          <w:iCs/>
          <w:noProof/>
          <w:lang w:val="en-US"/>
        </w:rPr>
        <w:t>A synthesis of the food habits and feeding ecology of salmonids in marine waters of the North Pacific</w:t>
      </w:r>
      <w:r w:rsidRPr="005220DD">
        <w:rPr>
          <w:rFonts w:cs="Times New Roman"/>
          <w:noProof/>
          <w:lang w:val="en-US"/>
        </w:rPr>
        <w:t xml:space="preserve">. </w:t>
      </w:r>
      <w:r w:rsidRPr="005220DD">
        <w:rPr>
          <w:rFonts w:cs="Times New Roman"/>
          <w:i/>
          <w:iCs/>
          <w:noProof/>
          <w:lang w:val="en-US"/>
        </w:rPr>
        <w:t>(INPFC Doc.) FRI</w:t>
      </w:r>
      <w:r w:rsidRPr="005220DD">
        <w:rPr>
          <w:rFonts w:cs="Times New Roman"/>
          <w:noProof/>
          <w:lang w:val="en-US"/>
        </w:rPr>
        <w:t>-</w:t>
      </w:r>
      <w:r w:rsidRPr="005220DD">
        <w:rPr>
          <w:rFonts w:cs="Times New Roman"/>
          <w:i/>
          <w:iCs/>
          <w:noProof/>
          <w:lang w:val="en-US"/>
        </w:rPr>
        <w:t>UW</w:t>
      </w:r>
      <w:r w:rsidRPr="005220DD">
        <w:rPr>
          <w:rFonts w:cs="Times New Roman"/>
          <w:noProof/>
          <w:lang w:val="en-US"/>
        </w:rPr>
        <w:t>-</w:t>
      </w:r>
      <w:r w:rsidRPr="005220DD">
        <w:rPr>
          <w:rFonts w:cs="Times New Roman"/>
          <w:i/>
          <w:iCs/>
          <w:noProof/>
          <w:lang w:val="en-US"/>
        </w:rPr>
        <w:t>9016</w:t>
      </w:r>
      <w:r w:rsidRPr="005220DD">
        <w:rPr>
          <w:rFonts w:cs="Times New Roman"/>
          <w:noProof/>
          <w:lang w:val="en-US"/>
        </w:rPr>
        <w:t>, 38 p. https://doi.org/FRI-UW-9016</w:t>
      </w:r>
    </w:p>
    <w:p w14:paraId="51F547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5220DD">
        <w:rPr>
          <w:rFonts w:cs="Times New Roman"/>
          <w:i/>
          <w:iCs/>
          <w:noProof/>
          <w:lang w:val="en-US"/>
        </w:rPr>
        <w:t>American Fisheries Society Symposium</w:t>
      </w:r>
      <w:r w:rsidRPr="005220DD">
        <w:rPr>
          <w:rFonts w:cs="Times New Roman"/>
          <w:noProof/>
          <w:lang w:val="en-US"/>
        </w:rPr>
        <w:t xml:space="preserve">, </w:t>
      </w:r>
      <w:r w:rsidRPr="005220DD">
        <w:rPr>
          <w:rFonts w:cs="Times New Roman"/>
          <w:i/>
          <w:iCs/>
          <w:noProof/>
          <w:lang w:val="en-US"/>
        </w:rPr>
        <w:t>57</w:t>
      </w:r>
      <w:r w:rsidRPr="005220DD">
        <w:rPr>
          <w:rFonts w:cs="Times New Roman"/>
          <w:noProof/>
          <w:lang w:val="en-US"/>
        </w:rPr>
        <w:t>(February 2015), 183.</w:t>
      </w:r>
    </w:p>
    <w:p w14:paraId="49D2A04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25</w:t>
      </w:r>
      <w:r w:rsidRPr="005220DD">
        <w:rPr>
          <w:rFonts w:cs="Times New Roman"/>
          <w:noProof/>
          <w:lang w:val="en-US"/>
        </w:rPr>
        <w:t>(September), 145–162. https://doi.org/10.3354/meps13064</w:t>
      </w:r>
    </w:p>
    <w:p w14:paraId="305BD06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se, J. M., &amp; Leibold, M. A. (2003). Introduction: History, context, and purpose. In </w:t>
      </w:r>
      <w:r w:rsidRPr="005220DD">
        <w:rPr>
          <w:rFonts w:cs="Times New Roman"/>
          <w:i/>
          <w:iCs/>
          <w:noProof/>
          <w:lang w:val="en-US"/>
        </w:rPr>
        <w:t>Ecological Niches: Linking Classical and Contemporary Approaches</w:t>
      </w:r>
      <w:r w:rsidRPr="005220DD">
        <w:rPr>
          <w:rFonts w:cs="Times New Roman"/>
          <w:noProof/>
          <w:lang w:val="en-US"/>
        </w:rPr>
        <w:t xml:space="preserve"> (pp. 1–18).</w:t>
      </w:r>
    </w:p>
    <w:p w14:paraId="4D5809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5220DD">
        <w:rPr>
          <w:rFonts w:cs="Times New Roman"/>
          <w:i/>
          <w:iCs/>
          <w:noProof/>
          <w:lang w:val="en-US"/>
        </w:rPr>
        <w:t>Journal of Ichthyology</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5), 741–750. https://doi.org/10.1134/s0032945218050041</w:t>
      </w:r>
    </w:p>
    <w:p w14:paraId="457E5C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ipps, S. R., &amp; Garvey, J. E. (2006). Assessment of Food Habits and Feeding Patterns. </w:t>
      </w:r>
      <w:r w:rsidRPr="005220DD">
        <w:rPr>
          <w:rFonts w:cs="Times New Roman"/>
          <w:i/>
          <w:iCs/>
          <w:noProof/>
          <w:lang w:val="en-US"/>
        </w:rPr>
        <w:t>American Fischery Society</w:t>
      </w:r>
      <w:r w:rsidRPr="005220DD">
        <w:rPr>
          <w:rFonts w:cs="Times New Roman"/>
          <w:noProof/>
          <w:lang w:val="en-US"/>
        </w:rPr>
        <w:t xml:space="preserve">, </w:t>
      </w:r>
      <w:r w:rsidRPr="005220DD">
        <w:rPr>
          <w:rFonts w:cs="Times New Roman"/>
          <w:i/>
          <w:iCs/>
          <w:noProof/>
          <w:lang w:val="en-US"/>
        </w:rPr>
        <w:t>May</w:t>
      </w:r>
      <w:r w:rsidRPr="005220DD">
        <w:rPr>
          <w:rFonts w:cs="Times New Roman"/>
          <w:noProof/>
          <w:lang w:val="en-US"/>
        </w:rPr>
        <w:t>, 42.</w:t>
      </w:r>
    </w:p>
    <w:p w14:paraId="1BC049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5220DD">
        <w:rPr>
          <w:rFonts w:cs="Times New Roman"/>
          <w:i/>
          <w:iCs/>
          <w:noProof/>
          <w:lang w:val="en-US"/>
        </w:rPr>
        <w:t>Marine Pollution Bulletin</w:t>
      </w:r>
      <w:r w:rsidRPr="005220DD">
        <w:rPr>
          <w:rFonts w:cs="Times New Roman"/>
          <w:noProof/>
          <w:lang w:val="en-US"/>
        </w:rPr>
        <w:t xml:space="preserve">, </w:t>
      </w:r>
      <w:r w:rsidRPr="005220DD">
        <w:rPr>
          <w:rFonts w:cs="Times New Roman"/>
          <w:i/>
          <w:iCs/>
          <w:noProof/>
          <w:lang w:val="en-US"/>
        </w:rPr>
        <w:t>129</w:t>
      </w:r>
      <w:r w:rsidRPr="005220DD">
        <w:rPr>
          <w:rFonts w:cs="Times New Roman"/>
          <w:noProof/>
          <w:lang w:val="en-US"/>
        </w:rPr>
        <w:t>(1), 231–240. https://doi.org/10.1016/j.marpolbul.2018.02.039</w:t>
      </w:r>
    </w:p>
    <w:p w14:paraId="3AC692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hen, B. I. (2012). </w:t>
      </w:r>
      <w:r w:rsidRPr="005220DD">
        <w:rPr>
          <w:rFonts w:cs="Times New Roman"/>
          <w:i/>
          <w:iCs/>
          <w:noProof/>
          <w:lang w:val="en-US"/>
        </w:rPr>
        <w:t>The Uncertain Future of Fraser River Sockeye Volume 1 • The Sockeye Fishery</w:t>
      </w:r>
      <w:r w:rsidRPr="005220DD">
        <w:rPr>
          <w:rFonts w:cs="Times New Roman"/>
          <w:noProof/>
          <w:lang w:val="en-US"/>
        </w:rPr>
        <w:t xml:space="preserve"> (Vol. 1, Issue October).</w:t>
      </w:r>
    </w:p>
    <w:p w14:paraId="6EE10E8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llicutt, B., Juanes, F., &amp; Dudas, S. E. (2019). Microplastics in juvenile Chinook salmon and their nearshore environments on the east coast of Vancouver Island. </w:t>
      </w:r>
      <w:r w:rsidRPr="005220DD">
        <w:rPr>
          <w:rFonts w:cs="Times New Roman"/>
          <w:i/>
          <w:iCs/>
          <w:noProof/>
          <w:lang w:val="en-US"/>
        </w:rPr>
        <w:t>Environmental Pollution</w:t>
      </w:r>
      <w:r w:rsidRPr="005220DD">
        <w:rPr>
          <w:rFonts w:cs="Times New Roman"/>
          <w:noProof/>
          <w:lang w:val="en-US"/>
        </w:rPr>
        <w:t xml:space="preserve">, </w:t>
      </w:r>
      <w:r w:rsidRPr="005220DD">
        <w:rPr>
          <w:rFonts w:cs="Times New Roman"/>
          <w:i/>
          <w:iCs/>
          <w:noProof/>
          <w:lang w:val="en-US"/>
        </w:rPr>
        <w:t>244</w:t>
      </w:r>
      <w:r w:rsidRPr="005220DD">
        <w:rPr>
          <w:rFonts w:cs="Times New Roman"/>
          <w:noProof/>
          <w:lang w:val="en-US"/>
        </w:rPr>
        <w:t>, 135–142. https://doi.org/10.1016/j.envpol.2018.09.137</w:t>
      </w:r>
    </w:p>
    <w:p w14:paraId="4AF7F5C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5220DD">
        <w:rPr>
          <w:rFonts w:cs="Times New Roman"/>
          <w:i/>
          <w:iCs/>
          <w:noProof/>
          <w:lang w:val="en-US"/>
        </w:rPr>
        <w:t>Scientific Report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1), 1–12. https://doi.org/10.1038/s41598-020-65557-1</w:t>
      </w:r>
    </w:p>
    <w:p w14:paraId="259D13A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ullis-Suzuki, S. (2007). </w:t>
      </w:r>
      <w:r w:rsidRPr="005220DD">
        <w:rPr>
          <w:rFonts w:cs="Times New Roman"/>
          <w:i/>
          <w:iCs/>
          <w:noProof/>
          <w:lang w:val="en-US"/>
        </w:rPr>
        <w:t>Tending the meadows of the sea: Traditional Kwakwaka’wakw harvesting of Ts’áts’ayem (Zostera marina L.; Zosteraceae)</w:t>
      </w:r>
      <w:r w:rsidRPr="005220DD">
        <w:rPr>
          <w:rFonts w:cs="Times New Roman"/>
          <w:noProof/>
          <w:lang w:val="en-US"/>
        </w:rPr>
        <w:t xml:space="preserve"> [University of Victoria]. http://hdl.handle.net/1828/293</w:t>
      </w:r>
    </w:p>
    <w:p w14:paraId="1607121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aly, E. A., Moss, J. H., Fergusson, E., &amp; Debenham, C. (2019). Feeding ecology of salmon in eastern and central Gulf of Alaska. </w:t>
      </w:r>
      <w:r w:rsidRPr="005220DD">
        <w:rPr>
          <w:rFonts w:cs="Times New Roman"/>
          <w:i/>
          <w:iCs/>
          <w:noProof/>
          <w:lang w:val="en-US"/>
        </w:rPr>
        <w:t>Deep-Sea Research Part II: Topical Studies in Oceanography</w:t>
      </w:r>
      <w:r w:rsidRPr="005220DD">
        <w:rPr>
          <w:rFonts w:cs="Times New Roman"/>
          <w:noProof/>
          <w:lang w:val="en-US"/>
        </w:rPr>
        <w:t xml:space="preserve">, </w:t>
      </w:r>
      <w:r w:rsidRPr="005220DD">
        <w:rPr>
          <w:rFonts w:cs="Times New Roman"/>
          <w:i/>
          <w:iCs/>
          <w:noProof/>
          <w:lang w:val="en-US"/>
        </w:rPr>
        <w:t>165</w:t>
      </w:r>
      <w:r w:rsidRPr="005220DD">
        <w:rPr>
          <w:rFonts w:cs="Times New Roman"/>
          <w:noProof/>
          <w:lang w:val="en-US"/>
        </w:rPr>
        <w:t>(June), 329–339. https://doi.org/10.1016/j.dsr2.2019.06.006</w:t>
      </w:r>
    </w:p>
    <w:p w14:paraId="284E710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FO. (2020). </w:t>
      </w:r>
      <w:r w:rsidRPr="005220DD">
        <w:rPr>
          <w:rFonts w:cs="Times New Roman"/>
          <w:i/>
          <w:iCs/>
          <w:noProof/>
          <w:lang w:val="en-US"/>
        </w:rPr>
        <w:t>Salmon Southern BC Integrated Fisheries Management Plan</w:t>
      </w:r>
      <w:r w:rsidRPr="005220DD">
        <w:rPr>
          <w:rFonts w:cs="Times New Roman"/>
          <w:noProof/>
          <w:lang w:val="en-US"/>
        </w:rPr>
        <w:t>. http://www2.mar.dfo-mpo.gc.ca/fisheries/res/imp/2000grndfish.htm</w:t>
      </w:r>
    </w:p>
    <w:p w14:paraId="6451C2A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uffy, E. J., Beauchamp, D. A., &amp; Buckley, R. M. (2005). Early marine life history of juvenile Pacific salmon in two regions of Puget Sound. </w:t>
      </w:r>
      <w:r w:rsidRPr="005220DD">
        <w:rPr>
          <w:rFonts w:cs="Times New Roman"/>
          <w:i/>
          <w:iCs/>
          <w:noProof/>
          <w:lang w:val="en-US"/>
        </w:rPr>
        <w:t>Estuarine, Coastal and Shelf Science</w:t>
      </w:r>
      <w:r w:rsidRPr="005220DD">
        <w:rPr>
          <w:rFonts w:cs="Times New Roman"/>
          <w:noProof/>
          <w:lang w:val="en-US"/>
        </w:rPr>
        <w:t>. https://doi.org/10.1016/j.ecss.2005.02.009</w:t>
      </w:r>
    </w:p>
    <w:p w14:paraId="2FA536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arley, E. V, Moss, J. H., &amp; Beamish, R. (2007). A review of the critical size, critical period hypothesis for juvenile Pacific salmon. </w:t>
      </w:r>
      <w:r w:rsidRPr="005220DD">
        <w:rPr>
          <w:rFonts w:cs="Times New Roman"/>
          <w:i/>
          <w:iCs/>
          <w:noProof/>
          <w:lang w:val="en-US"/>
        </w:rPr>
        <w:t>North Pacific Anadromous Fish Commission Bulletin</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 311–317. http://scholar.google.com/scholar?hl=en&amp;btnG=Search&amp;q=intitle:A+Review+of+the+Critical+Size+,+Critical+Period+Hypothesis+for+Juvenile+Pacific+Salmon#1</w:t>
      </w:r>
    </w:p>
    <w:p w14:paraId="701EBD7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ranks, P. J. S. (1992). Sink or swim: accumulation of biomass at fronts. </w:t>
      </w:r>
      <w:r w:rsidRPr="005220DD">
        <w:rPr>
          <w:rFonts w:cs="Times New Roman"/>
          <w:i/>
          <w:iCs/>
          <w:noProof/>
          <w:lang w:val="en-US"/>
        </w:rPr>
        <w:t>Marine Eco</w:t>
      </w:r>
      <w:r w:rsidRPr="005220DD">
        <w:rPr>
          <w:rFonts w:cs="Times New Roman"/>
          <w:noProof/>
          <w:lang w:val="en-US"/>
        </w:rPr>
        <w:t xml:space="preserve">, </w:t>
      </w:r>
      <w:r w:rsidRPr="005220DD">
        <w:rPr>
          <w:rFonts w:cs="Times New Roman"/>
          <w:i/>
          <w:iCs/>
          <w:noProof/>
          <w:lang w:val="en-US"/>
        </w:rPr>
        <w:t>82</w:t>
      </w:r>
      <w:r w:rsidRPr="005220DD">
        <w:rPr>
          <w:rFonts w:cs="Times New Roman"/>
          <w:noProof/>
          <w:lang w:val="en-US"/>
        </w:rPr>
        <w:t>, 1–12.</w:t>
      </w:r>
    </w:p>
    <w:p w14:paraId="665863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ibaldi, A., &amp; Turner, N. (2004). Cultural keystone species: Implications for ecological conservation and restoration.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9</w:t>
      </w:r>
      <w:r w:rsidRPr="005220DD">
        <w:rPr>
          <w:rFonts w:cs="Times New Roman"/>
          <w:noProof/>
          <w:lang w:val="en-US"/>
        </w:rPr>
        <w:t>(3). https://doi.org/10.5751/ES-00669-090301</w:t>
      </w:r>
    </w:p>
    <w:p w14:paraId="67FBEE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ner, K., &amp; Parfitt, B. (2006). First Nations, Salmon Fisheries and the Rising Importance of Conservation. In </w:t>
      </w:r>
      <w:r w:rsidRPr="005220DD">
        <w:rPr>
          <w:rFonts w:cs="Times New Roman"/>
          <w:i/>
          <w:iCs/>
          <w:noProof/>
          <w:lang w:val="en-US"/>
        </w:rPr>
        <w:t>Report to the Pacific Fisheries Resource Conservation Council</w:t>
      </w:r>
      <w:r w:rsidRPr="005220DD">
        <w:rPr>
          <w:rFonts w:cs="Times New Roman"/>
          <w:noProof/>
          <w:lang w:val="en-US"/>
        </w:rPr>
        <w:t>.</w:t>
      </w:r>
    </w:p>
    <w:p w14:paraId="46E9321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ill, A. B. (2003). The dynamics of prey choice in fish: The importance of prey size and satiation. </w:t>
      </w:r>
      <w:r w:rsidRPr="005220DD">
        <w:rPr>
          <w:rFonts w:cs="Times New Roman"/>
          <w:i/>
          <w:iCs/>
          <w:noProof/>
          <w:lang w:val="en-US"/>
        </w:rPr>
        <w:t>Journal of Fish Biology</w:t>
      </w:r>
      <w:r w:rsidRPr="005220DD">
        <w:rPr>
          <w:rFonts w:cs="Times New Roman"/>
          <w:noProof/>
          <w:lang w:val="en-US"/>
        </w:rPr>
        <w:t xml:space="preserve">, </w:t>
      </w:r>
      <w:r w:rsidRPr="005220DD">
        <w:rPr>
          <w:rFonts w:cs="Times New Roman"/>
          <w:i/>
          <w:iCs/>
          <w:noProof/>
          <w:lang w:val="en-US"/>
        </w:rPr>
        <w:t>63</w:t>
      </w:r>
      <w:r w:rsidRPr="005220DD">
        <w:rPr>
          <w:rFonts w:cs="Times New Roman"/>
          <w:noProof/>
          <w:lang w:val="en-US"/>
        </w:rPr>
        <w:t>(SUPPL. A), 105–116. https://doi.org/10.1111/j.1095-8649.2003.00214.x</w:t>
      </w:r>
    </w:p>
    <w:p w14:paraId="7B34228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in, J. G. J. (1981). Daily patterns of feeding behavior, daily rations, and diets of juvenile pink salmon (oncorhynchus gorbuscha) in two marine bays of british columbia.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38</w:t>
      </w:r>
      <w:r w:rsidRPr="005220DD">
        <w:rPr>
          <w:rFonts w:cs="Times New Roman"/>
          <w:noProof/>
          <w:lang w:val="en-US"/>
        </w:rPr>
        <w:t>(1), 10–15. https://doi.org/10.1139/f81-002</w:t>
      </w:r>
    </w:p>
    <w:p w14:paraId="1A1D84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sek, M., Reynolds, J. D., &amp; Bateman, A. W. (2020). Bias in self-reported parasite data from the salmon farming industry. </w:t>
      </w:r>
      <w:r w:rsidRPr="005220DD">
        <w:rPr>
          <w:rFonts w:cs="Times New Roman"/>
          <w:i/>
          <w:iCs/>
          <w:noProof/>
          <w:lang w:val="en-US"/>
        </w:rPr>
        <w:t>Ecological Applications</w:t>
      </w:r>
      <w:r w:rsidRPr="005220DD">
        <w:rPr>
          <w:rFonts w:cs="Times New Roman"/>
          <w:noProof/>
          <w:lang w:val="en-US"/>
        </w:rPr>
        <w:t xml:space="preserve">, </w:t>
      </w:r>
      <w:r w:rsidRPr="005220DD">
        <w:rPr>
          <w:rFonts w:cs="Times New Roman"/>
          <w:i/>
          <w:iCs/>
          <w:noProof/>
          <w:lang w:val="en-US"/>
        </w:rPr>
        <w:t>0</w:t>
      </w:r>
      <w:r w:rsidRPr="005220DD">
        <w:rPr>
          <w:rFonts w:cs="Times New Roman"/>
          <w:noProof/>
          <w:lang w:val="en-US"/>
        </w:rPr>
        <w:t>(0), 1–10. https://doi.org/10.1002/eap.2226</w:t>
      </w:r>
    </w:p>
    <w:p w14:paraId="796CA0C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šek, M., Reynolds, J. D., Rogers, L. A., &amp; Dill, L. M. (2017). Heavy sea louse infection is associated with decreased stomach fullness in wild juvenile sockeye salmon.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95</w:t>
      </w:r>
      <w:r w:rsidRPr="005220DD">
        <w:rPr>
          <w:rFonts w:cs="Times New Roman"/>
          <w:noProof/>
          <w:lang w:val="en-US"/>
        </w:rPr>
        <w:t>(December 2017), 1587–1595.</w:t>
      </w:r>
    </w:p>
    <w:p w14:paraId="5761EC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aham, C. (2020). </w:t>
      </w:r>
      <w:r w:rsidRPr="005220DD">
        <w:rPr>
          <w:rFonts w:cs="Times New Roman"/>
          <w:i/>
          <w:iCs/>
          <w:noProof/>
          <w:lang w:val="en-US"/>
        </w:rPr>
        <w:t>A compilation and meta-analysis of salmon diet data from the North Pacific Ocean</w:t>
      </w:r>
      <w:r w:rsidRPr="005220DD">
        <w:rPr>
          <w:rFonts w:cs="Times New Roman"/>
          <w:noProof/>
          <w:lang w:val="en-US"/>
        </w:rPr>
        <w:t xml:space="preserve"> [University of British Columbia]. https://doi.org/10.14288/1.0394116</w:t>
      </w:r>
    </w:p>
    <w:p w14:paraId="62C1B4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oot, C., &amp; Margolis, L. (1991). </w:t>
      </w:r>
      <w:r w:rsidRPr="005220DD">
        <w:rPr>
          <w:rFonts w:cs="Times New Roman"/>
          <w:i/>
          <w:iCs/>
          <w:noProof/>
          <w:lang w:val="en-US"/>
        </w:rPr>
        <w:t>Pacific salmon life histories</w:t>
      </w:r>
      <w:r w:rsidRPr="005220DD">
        <w:rPr>
          <w:rFonts w:cs="Times New Roman"/>
          <w:noProof/>
          <w:lang w:val="en-US"/>
        </w:rPr>
        <w:t>. University of British Columbia Press.</w:t>
      </w:r>
    </w:p>
    <w:p w14:paraId="3C28964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ulbransen, C. O. M. (2014). </w:t>
      </w:r>
      <w:r w:rsidRPr="005220DD">
        <w:rPr>
          <w:rFonts w:cs="Times New Roman"/>
          <w:i/>
          <w:iCs/>
          <w:noProof/>
          <w:lang w:val="en-US"/>
        </w:rPr>
        <w:t>Feeding in troubled waters: a comparative diet analysis of pink (Oncorhynchus gorbuscha) and chum (O. keta) salmon during their first months at sea in the Broughton Archipelago, British Columbia</w:t>
      </w:r>
      <w:r w:rsidRPr="005220DD">
        <w:rPr>
          <w:rFonts w:cs="Times New Roman"/>
          <w:noProof/>
          <w:lang w:val="en-US"/>
        </w:rPr>
        <w:t xml:space="preserve"> [Simon Fraser University]. https://summit.sfu.ca/item/14264</w:t>
      </w:r>
    </w:p>
    <w:p w14:paraId="7C1918E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ggan, N., Turner, N., Carpenter, J., Jones, J. T., Mackie, Q., &amp; Menzies, C. (2006). </w:t>
      </w:r>
      <w:r w:rsidRPr="005220DD">
        <w:rPr>
          <w:rFonts w:cs="Times New Roman"/>
          <w:i/>
          <w:iCs/>
          <w:noProof/>
          <w:lang w:val="en-US"/>
        </w:rPr>
        <w:t>12,000 years of change: Linking traditional and modern ecosystem science in the Pacific Northwest</w:t>
      </w:r>
      <w:r w:rsidRPr="005220DD">
        <w:rPr>
          <w:rFonts w:cs="Times New Roman"/>
          <w:noProof/>
          <w:lang w:val="en-US"/>
        </w:rPr>
        <w:t>.</w:t>
      </w:r>
    </w:p>
    <w:p w14:paraId="69DD0E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lffman, C. M., Potter, B. A., McKinney, H. J., Finney, B. P., Rodrigues, A. T., Yang, D. Y., &amp; Kemp, B. M. (2015). Early human use of anadromous salmon in North America at 11,500 y ago.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2</w:t>
      </w:r>
      <w:r w:rsidRPr="005220DD">
        <w:rPr>
          <w:rFonts w:cs="Times New Roman"/>
          <w:noProof/>
          <w:lang w:val="en-US"/>
        </w:rPr>
        <w:t>(40), 12344–12348. https://doi.org/10.1073/pnas.1509747112</w:t>
      </w:r>
    </w:p>
    <w:p w14:paraId="60900F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din, G. (1960). The Competitive Exclusion Principle. </w:t>
      </w:r>
      <w:r w:rsidRPr="005220DD">
        <w:rPr>
          <w:rFonts w:cs="Times New Roman"/>
          <w:i/>
          <w:iCs/>
          <w:noProof/>
          <w:lang w:val="en-US"/>
        </w:rPr>
        <w:t>Science</w:t>
      </w:r>
      <w:r w:rsidRPr="005220DD">
        <w:rPr>
          <w:rFonts w:cs="Times New Roman"/>
          <w:noProof/>
          <w:lang w:val="en-US"/>
        </w:rPr>
        <w:t xml:space="preserve">, </w:t>
      </w:r>
      <w:r w:rsidRPr="005220DD">
        <w:rPr>
          <w:rFonts w:cs="Times New Roman"/>
          <w:i/>
          <w:iCs/>
          <w:noProof/>
          <w:lang w:val="en-US"/>
        </w:rPr>
        <w:t>131</w:t>
      </w:r>
      <w:r w:rsidRPr="005220DD">
        <w:rPr>
          <w:rFonts w:cs="Times New Roman"/>
          <w:noProof/>
          <w:lang w:val="en-US"/>
        </w:rPr>
        <w:t>, 1292–1297.</w:t>
      </w:r>
    </w:p>
    <w:p w14:paraId="11BFB03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rison, P. J., Fulton, J. D., Taylor, F. J. R., &amp; Parsons, T. R. (1983). Review of the biological oceanography of the Strait of Georgia: pelagic environment.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40</w:t>
      </w:r>
      <w:r w:rsidRPr="005220DD">
        <w:rPr>
          <w:rFonts w:cs="Times New Roman"/>
          <w:noProof/>
          <w:lang w:val="en-US"/>
        </w:rPr>
        <w:t>(7), 1064–1094. https://doi.org/10.1139/f83-129</w:t>
      </w:r>
    </w:p>
    <w:p w14:paraId="01D731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C. (1991). Diets and Feeding Rates of Juvenile Pink, Chum, and Sockeye Salmon in Hecate Strait, British Columbia. </w:t>
      </w:r>
      <w:r w:rsidRPr="005220DD">
        <w:rPr>
          <w:rFonts w:cs="Times New Roman"/>
          <w:i/>
          <w:iCs/>
          <w:noProof/>
          <w:lang w:val="en-US"/>
        </w:rPr>
        <w:t>Transactions of the American Fisheries Society</w:t>
      </w:r>
      <w:r w:rsidRPr="005220DD">
        <w:rPr>
          <w:rFonts w:cs="Times New Roman"/>
          <w:noProof/>
          <w:lang w:val="en-US"/>
        </w:rPr>
        <w:t xml:space="preserve">, </w:t>
      </w:r>
      <w:r w:rsidRPr="005220DD">
        <w:rPr>
          <w:rFonts w:cs="Times New Roman"/>
          <w:i/>
          <w:iCs/>
          <w:noProof/>
          <w:lang w:val="en-US"/>
        </w:rPr>
        <w:t>120</w:t>
      </w:r>
      <w:r w:rsidRPr="005220DD">
        <w:rPr>
          <w:rFonts w:cs="Times New Roman"/>
          <w:noProof/>
          <w:lang w:val="en-US"/>
        </w:rPr>
        <w:t>, 303–318. https://doi.org/10.1577/1548-8659(1991)120</w:t>
      </w:r>
    </w:p>
    <w:p w14:paraId="378E071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1979). Detritus and Juvenile Salmon Production in the Nanaimo Estuary: II. Meiofauna Available as Food to Juvenile Chum Salmon (Oncorhynchus ket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5), 497–503. https://doi.org/10.1139/f79-073</w:t>
      </w:r>
    </w:p>
    <w:p w14:paraId="5EB2E7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2009). Resilient salmon, resilient fisheries for British Columbia, Canada.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1). https://doi.org/10.5751/ES-02619-140102</w:t>
      </w:r>
    </w:p>
    <w:p w14:paraId="106EE5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5220DD">
        <w:rPr>
          <w:rFonts w:cs="Times New Roman"/>
          <w:i/>
          <w:iCs/>
          <w:noProof/>
          <w:lang w:val="en-US"/>
        </w:rPr>
        <w:t>North Pacific Anadromous Fish Commission</w:t>
      </w:r>
      <w:r w:rsidRPr="005220DD">
        <w:rPr>
          <w:rFonts w:cs="Times New Roman"/>
          <w:noProof/>
          <w:lang w:val="en-US"/>
        </w:rPr>
        <w:t>, 14.</w:t>
      </w:r>
    </w:p>
    <w:p w14:paraId="0962E5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2019). </w:t>
      </w:r>
      <w:r w:rsidRPr="005220DD">
        <w:rPr>
          <w:rFonts w:cs="Times New Roman"/>
          <w:i/>
          <w:iCs/>
          <w:noProof/>
          <w:lang w:val="en-US"/>
        </w:rPr>
        <w:t>Foraging Ecology of Juvenile Fraser River Sockeye Salmon Across Mixed and Stratified Regions of the Early Marine Migration</w:t>
      </w:r>
      <w:r w:rsidRPr="005220DD">
        <w:rPr>
          <w:rFonts w:cs="Times New Roman"/>
          <w:noProof/>
          <w:lang w:val="en-US"/>
        </w:rPr>
        <w:t xml:space="preserve"> [University of British Columbia]. https://doi.org/10.1017/CBO9781107415324.004</w:t>
      </w:r>
    </w:p>
    <w:p w14:paraId="3206689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Pakhomov, E. A., Mahara, N., &amp; Hunt, B. P. V. (2020). Running the trophic gauntlet: Empirical support for reduced foraging success in juvenile salmon in tidally mixed coastal water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9</w:t>
      </w:r>
      <w:r w:rsidRPr="005220DD">
        <w:rPr>
          <w:rFonts w:cs="Times New Roman"/>
          <w:noProof/>
          <w:lang w:val="en-US"/>
        </w:rPr>
        <w:t>(3), 0–2. https://doi.org/10.1111/fog.12471</w:t>
      </w:r>
    </w:p>
    <w:p w14:paraId="3AE85F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netski, D. J., Chaloner, D. T., Tiegs, S. D., &amp; Lamberti, G. A. (2009). Pacific salmon effects on stream ecosystems: A quantitative synthesis. </w:t>
      </w:r>
      <w:r w:rsidRPr="005220DD">
        <w:rPr>
          <w:rFonts w:cs="Times New Roman"/>
          <w:i/>
          <w:iCs/>
          <w:noProof/>
          <w:lang w:val="en-US"/>
        </w:rPr>
        <w:t>Oecologia</w:t>
      </w:r>
      <w:r w:rsidRPr="005220DD">
        <w:rPr>
          <w:rFonts w:cs="Times New Roman"/>
          <w:noProof/>
          <w:lang w:val="en-US"/>
        </w:rPr>
        <w:t xml:space="preserve">, </w:t>
      </w:r>
      <w:r w:rsidRPr="005220DD">
        <w:rPr>
          <w:rFonts w:cs="Times New Roman"/>
          <w:i/>
          <w:iCs/>
          <w:noProof/>
          <w:lang w:val="en-US"/>
        </w:rPr>
        <w:t>159</w:t>
      </w:r>
      <w:r w:rsidRPr="005220DD">
        <w:rPr>
          <w:rFonts w:cs="Times New Roman"/>
          <w:noProof/>
          <w:lang w:val="en-US"/>
        </w:rPr>
        <w:t>(3), 583–595. https://doi.org/10.1007/s00442-008-1249-x</w:t>
      </w:r>
    </w:p>
    <w:p w14:paraId="7FB5ABF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ffrey, K. M., Côté, I. M., Irvine, J. R., &amp; Reynolds, J. D. (2017). Changes in body size of Canadian Pacific salmon over six decade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74</w:t>
      </w:r>
      <w:r w:rsidRPr="005220DD">
        <w:rPr>
          <w:rFonts w:cs="Times New Roman"/>
          <w:noProof/>
          <w:lang w:val="en-US"/>
        </w:rPr>
        <w:t>(2), 191–201. https://doi.org/10.1139/cjfas-2015-0600</w:t>
      </w:r>
    </w:p>
    <w:p w14:paraId="77940A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nkins, E. (2011). </w:t>
      </w:r>
      <w:r w:rsidRPr="005220DD">
        <w:rPr>
          <w:rFonts w:cs="Times New Roman"/>
          <w:i/>
          <w:iCs/>
          <w:noProof/>
          <w:lang w:val="en-US"/>
        </w:rPr>
        <w:t>Trophic niche and foodweb dynamics within and among juvenile salmon species in years of contrasting ocean conditions</w:t>
      </w:r>
      <w:r w:rsidRPr="005220DD">
        <w:rPr>
          <w:rFonts w:cs="Times New Roman"/>
          <w:noProof/>
          <w:lang w:val="en-US"/>
        </w:rPr>
        <w:t xml:space="preserve"> [University of Victoria]. http://dspace.library.uvic.ca/bitstream/handle/1828/3582/Jenkins_Erica_MSc_2011.pdf</w:t>
      </w:r>
    </w:p>
    <w:p w14:paraId="055F4D0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C., Janusson, C. V, &amp; Hunt, B. P. (2018). Juvenile Salmon Migration Dynamics in the Discovery Islands and Johnstone Strait. </w:t>
      </w:r>
      <w:r w:rsidRPr="005220DD">
        <w:rPr>
          <w:rFonts w:cs="Times New Roman"/>
          <w:i/>
          <w:iCs/>
          <w:noProof/>
          <w:lang w:val="en-US"/>
        </w:rPr>
        <w:t>North Pacific Anadromous Fish Commission</w:t>
      </w:r>
      <w:r w:rsidRPr="005220DD">
        <w:rPr>
          <w:rFonts w:cs="Times New Roman"/>
          <w:noProof/>
          <w:lang w:val="en-US"/>
        </w:rPr>
        <w:t xml:space="preserve">, </w:t>
      </w:r>
      <w:r w:rsidRPr="005220DD">
        <w:rPr>
          <w:rFonts w:cs="Times New Roman"/>
          <w:i/>
          <w:iCs/>
          <w:noProof/>
          <w:lang w:val="en-US"/>
        </w:rPr>
        <w:t>April</w:t>
      </w:r>
      <w:r w:rsidRPr="005220DD">
        <w:rPr>
          <w:rFonts w:cs="Times New Roman"/>
          <w:noProof/>
          <w:lang w:val="en-US"/>
        </w:rPr>
        <w:t>, 10. http://www.npafc.org</w:t>
      </w:r>
    </w:p>
    <w:p w14:paraId="341A25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Godwin, S., Krkosek, M., &amp; Hunt, B. (2019). Juvenile Salmon Migration Observations in the Discovery Islands and Johnstone Strait in 2018 Compared to 2015–2017. </w:t>
      </w:r>
      <w:r w:rsidRPr="005220DD">
        <w:rPr>
          <w:rFonts w:cs="Times New Roman"/>
          <w:i/>
          <w:iCs/>
          <w:noProof/>
          <w:lang w:val="en-US"/>
        </w:rPr>
        <w:t>Technical Report</w:t>
      </w:r>
      <w:r w:rsidRPr="005220DD">
        <w:rPr>
          <w:rFonts w:cs="Times New Roman"/>
          <w:noProof/>
          <w:lang w:val="en-US"/>
        </w:rPr>
        <w:t xml:space="preserve">, </w:t>
      </w:r>
      <w:r w:rsidRPr="005220DD">
        <w:rPr>
          <w:rFonts w:cs="Times New Roman"/>
          <w:i/>
          <w:iCs/>
          <w:noProof/>
          <w:lang w:val="en-US"/>
        </w:rPr>
        <w:t>15</w:t>
      </w:r>
      <w:r w:rsidRPr="005220DD">
        <w:rPr>
          <w:rFonts w:cs="Times New Roman"/>
          <w:noProof/>
          <w:lang w:val="en-US"/>
        </w:rPr>
        <w:t>, 31–39. https://doi.org/10.23849/npafctr15/31.39.</w:t>
      </w:r>
    </w:p>
    <w:p w14:paraId="6A2B447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S. P., &amp; Schindler, D. E. (2009). Trophic ecology of Pacific salmon (Oncorhynchus spp.) in the ocean: A synthesis of stable isotope research. </w:t>
      </w:r>
      <w:r w:rsidRPr="005220DD">
        <w:rPr>
          <w:rFonts w:cs="Times New Roman"/>
          <w:i/>
          <w:iCs/>
          <w:noProof/>
          <w:lang w:val="en-US"/>
        </w:rPr>
        <w:t>Ecological Research</w:t>
      </w:r>
      <w:r w:rsidRPr="005220DD">
        <w:rPr>
          <w:rFonts w:cs="Times New Roman"/>
          <w:noProof/>
          <w:lang w:val="en-US"/>
        </w:rPr>
        <w:t xml:space="preserve">, </w:t>
      </w:r>
      <w:r w:rsidRPr="005220DD">
        <w:rPr>
          <w:rFonts w:cs="Times New Roman"/>
          <w:i/>
          <w:iCs/>
          <w:noProof/>
          <w:lang w:val="en-US"/>
        </w:rPr>
        <w:t>24</w:t>
      </w:r>
      <w:r w:rsidRPr="005220DD">
        <w:rPr>
          <w:rFonts w:cs="Times New Roman"/>
          <w:noProof/>
          <w:lang w:val="en-US"/>
        </w:rPr>
        <w:t>(4), 855–863. https://doi.org/10.1007/s11284-008-0559-0</w:t>
      </w:r>
    </w:p>
    <w:p w14:paraId="18EF218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nes, R. E., Petrell, R. J., &amp; Pauly, D. (1999). Using modified length-weight relationships to assess the condition of fish. </w:t>
      </w:r>
      <w:r w:rsidRPr="005220DD">
        <w:rPr>
          <w:rFonts w:cs="Times New Roman"/>
          <w:i/>
          <w:iCs/>
          <w:noProof/>
          <w:lang w:val="en-US"/>
        </w:rPr>
        <w:t>Aquacultural Engineering</w:t>
      </w:r>
      <w:r w:rsidRPr="005220DD">
        <w:rPr>
          <w:rFonts w:cs="Times New Roman"/>
          <w:noProof/>
          <w:lang w:val="en-US"/>
        </w:rPr>
        <w:t xml:space="preserve">, </w:t>
      </w:r>
      <w:r w:rsidRPr="005220DD">
        <w:rPr>
          <w:rFonts w:cs="Times New Roman"/>
          <w:i/>
          <w:iCs/>
          <w:noProof/>
          <w:lang w:val="en-US"/>
        </w:rPr>
        <w:t>20</w:t>
      </w:r>
      <w:r w:rsidRPr="005220DD">
        <w:rPr>
          <w:rFonts w:cs="Times New Roman"/>
          <w:noProof/>
          <w:lang w:val="en-US"/>
        </w:rPr>
        <w:t>(4), 261–276. https://doi.org/10.1016/S0144-8609(99)00020-5</w:t>
      </w:r>
    </w:p>
    <w:p w14:paraId="28E6727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urney, M. L., Trudel, M., Young, G., &amp; Beckman, B. R. (2018). Evidence for depressed growth of juvenile Pacific salmon (Oncorhynchus) in Johnstone and Queen Charlotte Straits,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2), 174–183. https://doi.org/10.1111/fog.12243</w:t>
      </w:r>
    </w:p>
    <w:p w14:paraId="2BC216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hangaonkar, T., Long, W., &amp; Xu, W. (2017). Assessment of circulation and inter-basin transport in the Salish Sea including Johnstone Strait and Discovery Islands pathways. </w:t>
      </w:r>
      <w:r w:rsidRPr="005220DD">
        <w:rPr>
          <w:rFonts w:cs="Times New Roman"/>
          <w:i/>
          <w:iCs/>
          <w:noProof/>
          <w:lang w:val="en-US"/>
        </w:rPr>
        <w:t>Ocean Modelling</w:t>
      </w:r>
      <w:r w:rsidRPr="005220DD">
        <w:rPr>
          <w:rFonts w:cs="Times New Roman"/>
          <w:noProof/>
          <w:lang w:val="en-US"/>
        </w:rPr>
        <w:t xml:space="preserve">, </w:t>
      </w:r>
      <w:r w:rsidRPr="005220DD">
        <w:rPr>
          <w:rFonts w:cs="Times New Roman"/>
          <w:i/>
          <w:iCs/>
          <w:noProof/>
          <w:lang w:val="en-US"/>
        </w:rPr>
        <w:t>109</w:t>
      </w:r>
      <w:r w:rsidRPr="005220DD">
        <w:rPr>
          <w:rFonts w:cs="Times New Roman"/>
          <w:noProof/>
          <w:lang w:val="en-US"/>
        </w:rPr>
        <w:t>, 11–32. https://doi.org/10.1016/j.ocemod.2016.11.004</w:t>
      </w:r>
    </w:p>
    <w:p w14:paraId="4FD59E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rebs, C. J. (2013). Niche measures and resource preferences. In </w:t>
      </w:r>
      <w:r w:rsidRPr="005220DD">
        <w:rPr>
          <w:rFonts w:cs="Times New Roman"/>
          <w:i/>
          <w:iCs/>
          <w:noProof/>
          <w:lang w:val="en-US"/>
        </w:rPr>
        <w:t>Ecological Methodology</w:t>
      </w:r>
      <w:r w:rsidRPr="005220DD">
        <w:rPr>
          <w:rFonts w:cs="Times New Roman"/>
          <w:noProof/>
          <w:lang w:val="en-US"/>
        </w:rPr>
        <w:t xml:space="preserve"> (pp. 597–651).</w:t>
      </w:r>
    </w:p>
    <w:p w14:paraId="5129FA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Brasseur, R. J., &amp; Parker, R. R. (1964). Growth Rate of Central British Columbia Pink Salmon (Oncorhynchus gorbusch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5), 1101–1128. https://doi.org/10.1139/f64-100</w:t>
      </w:r>
    </w:p>
    <w:p w14:paraId="527740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pofsky, D., &amp; Caldwell, M. (2013). Indigenous marine resource management on the northwest coast of North America. </w:t>
      </w:r>
      <w:r w:rsidRPr="005220DD">
        <w:rPr>
          <w:rFonts w:cs="Times New Roman"/>
          <w:i/>
          <w:iCs/>
          <w:noProof/>
          <w:lang w:val="en-US"/>
        </w:rPr>
        <w:t>Ecological Processes</w:t>
      </w:r>
      <w:r w:rsidRPr="005220DD">
        <w:rPr>
          <w:rFonts w:cs="Times New Roman"/>
          <w:noProof/>
          <w:lang w:val="en-US"/>
        </w:rPr>
        <w:t xml:space="preserve">, </w:t>
      </w:r>
      <w:r w:rsidRPr="005220DD">
        <w:rPr>
          <w:rFonts w:cs="Times New Roman"/>
          <w:i/>
          <w:iCs/>
          <w:noProof/>
          <w:lang w:val="en-US"/>
        </w:rPr>
        <w:t>2</w:t>
      </w:r>
      <w:r w:rsidRPr="005220DD">
        <w:rPr>
          <w:rFonts w:cs="Times New Roman"/>
          <w:noProof/>
          <w:lang w:val="en-US"/>
        </w:rPr>
        <w:t>(1), 1–13. https://doi.org/10.1186/2192-1709-2-12</w:t>
      </w:r>
    </w:p>
    <w:p w14:paraId="43FF5DA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vings, C. D. (2016). </w:t>
      </w:r>
      <w:r w:rsidRPr="005220DD">
        <w:rPr>
          <w:rFonts w:cs="Times New Roman"/>
          <w:i/>
          <w:iCs/>
          <w:noProof/>
          <w:lang w:val="en-US"/>
        </w:rPr>
        <w:t>Ecology of salmonids in estuaries around the world: adaptations, habitats, and conservation</w:t>
      </w:r>
      <w:r w:rsidRPr="005220DD">
        <w:rPr>
          <w:rFonts w:cs="Times New Roman"/>
          <w:noProof/>
          <w:lang w:val="en-US"/>
        </w:rPr>
        <w:t>. University of British Columbia Press.</w:t>
      </w:r>
    </w:p>
    <w:p w14:paraId="36B7EE6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4), 685–702. https://search.proquest.com/docview/219273927?pq-origsite=summon&amp;accountid=14656</w:t>
      </w:r>
    </w:p>
    <w:p w14:paraId="494214D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2018). </w:t>
      </w:r>
      <w:r w:rsidRPr="005220DD">
        <w:rPr>
          <w:rFonts w:cs="Times New Roman"/>
          <w:i/>
          <w:iCs/>
          <w:noProof/>
          <w:lang w:val="en-US"/>
        </w:rPr>
        <w:t>Zooplankton Community Composition Across a Range of Productivity Regimes in Coastal British Columbia</w:t>
      </w:r>
      <w:r w:rsidRPr="005220DD">
        <w:rPr>
          <w:rFonts w:cs="Times New Roman"/>
          <w:noProof/>
          <w:lang w:val="en-US"/>
        </w:rPr>
        <w:t xml:space="preserve"> [University of British Columbia]. https://dx.doi.org/10.14288/1.0367779</w:t>
      </w:r>
    </w:p>
    <w:p w14:paraId="0725C4F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Pakhomov, E. A., Jackson, J. M., &amp; Hunt, B. P. (2019). Seasonal zooplankton development in a temperate semi-enclosed basin: Two years with different spring bloom timing. </w:t>
      </w:r>
      <w:r w:rsidRPr="005220DD">
        <w:rPr>
          <w:rFonts w:cs="Times New Roman"/>
          <w:i/>
          <w:iCs/>
          <w:noProof/>
          <w:lang w:val="en-US"/>
        </w:rPr>
        <w:t>Journal of Plankton Research</w:t>
      </w:r>
      <w:r w:rsidRPr="005220DD">
        <w:rPr>
          <w:rFonts w:cs="Times New Roman"/>
          <w:noProof/>
          <w:lang w:val="en-US"/>
        </w:rPr>
        <w:t xml:space="preserve">, </w:t>
      </w:r>
      <w:r w:rsidRPr="005220DD">
        <w:rPr>
          <w:rFonts w:cs="Times New Roman"/>
          <w:i/>
          <w:iCs/>
          <w:noProof/>
          <w:lang w:val="en-US"/>
        </w:rPr>
        <w:t>41</w:t>
      </w:r>
      <w:r w:rsidRPr="005220DD">
        <w:rPr>
          <w:rFonts w:cs="Times New Roman"/>
          <w:noProof/>
          <w:lang w:val="en-US"/>
        </w:rPr>
        <w:t>(3), 309–328. https://doi.org/10.1093/plankt/fbz016</w:t>
      </w:r>
    </w:p>
    <w:p w14:paraId="4F01D0D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lick, M. J., &amp; Cox, S. P. (2016). Regional-scale declines in productivity of pink and chum salmon stocks in western North Americ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1</w:t>
      </w:r>
      <w:r w:rsidRPr="005220DD">
        <w:rPr>
          <w:rFonts w:cs="Times New Roman"/>
          <w:noProof/>
          <w:lang w:val="en-US"/>
        </w:rPr>
        <w:t>(1), 1–23. https://doi.org/10.1371/journal.pone.0146009</w:t>
      </w:r>
    </w:p>
    <w:p w14:paraId="13B54F7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nzer, J. I. (1969). Stomach Contents of Juvenile Pacific Salmon in Chatham Sound and Adjacent Waters. </w:t>
      </w:r>
      <w:r w:rsidRPr="005220DD">
        <w:rPr>
          <w:rFonts w:cs="Times New Roman"/>
          <w:i/>
          <w:iCs/>
          <w:noProof/>
          <w:lang w:val="en-US"/>
        </w:rPr>
        <w:t>Fisheries Research Board of Canada</w:t>
      </w:r>
      <w:r w:rsidRPr="005220DD">
        <w:rPr>
          <w:rFonts w:cs="Times New Roman"/>
          <w:noProof/>
          <w:lang w:val="en-US"/>
        </w:rPr>
        <w:t xml:space="preserve">, </w:t>
      </w:r>
      <w:r w:rsidRPr="005220DD">
        <w:rPr>
          <w:rFonts w:cs="Times New Roman"/>
          <w:i/>
          <w:iCs/>
          <w:noProof/>
          <w:lang w:val="en-US"/>
        </w:rPr>
        <w:t>26</w:t>
      </w:r>
      <w:r w:rsidRPr="005220DD">
        <w:rPr>
          <w:rFonts w:cs="Times New Roman"/>
          <w:noProof/>
          <w:lang w:val="en-US"/>
        </w:rPr>
        <w:t>, 2219–2223.</w:t>
      </w:r>
    </w:p>
    <w:p w14:paraId="2DB5C0F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5220DD">
        <w:rPr>
          <w:rFonts w:cs="Times New Roman"/>
          <w:i/>
          <w:iCs/>
          <w:noProof/>
          <w:lang w:val="en-US"/>
        </w:rPr>
        <w:t>Public Health Nutrition</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17), 3223–3236. https://doi.org/10.1017/S136898001800215X</w:t>
      </w:r>
    </w:p>
    <w:p w14:paraId="30B8F44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2), 1–24. https://doi.org/10.1371/journal.pone.0211473</w:t>
      </w:r>
    </w:p>
    <w:p w14:paraId="427F861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3</w:t>
      </w:r>
      <w:r w:rsidRPr="005220DD">
        <w:rPr>
          <w:rFonts w:cs="Times New Roman"/>
          <w:noProof/>
          <w:lang w:val="en-US"/>
        </w:rPr>
        <w:t>(4), 322–341. https://doi.org/10.1111/fog.12063</w:t>
      </w:r>
    </w:p>
    <w:p w14:paraId="3147A20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queen, D., &amp; Ware, D. (2006). Handbook of Physical, Chemical, Phytoplankton, and Zooplankton Data from Hecate Strait, Dixon Entrance, Goose Island Bank and Queen Charlotte Sound. </w:t>
      </w:r>
      <w:r w:rsidRPr="005220DD">
        <w:rPr>
          <w:rFonts w:cs="Times New Roman"/>
          <w:i/>
          <w:iCs/>
          <w:noProof/>
          <w:lang w:val="en-US"/>
        </w:rPr>
        <w:t>Canadian Data Report of Fisheries and Aquatic Sciences</w:t>
      </w:r>
      <w:r w:rsidRPr="005220DD">
        <w:rPr>
          <w:rFonts w:cs="Times New Roman"/>
          <w:noProof/>
          <w:lang w:val="en-US"/>
        </w:rPr>
        <w:t>, 133. http://skeenasalmonprogram.ca/libraryfiles/lib_236.pdf</w:t>
      </w:r>
    </w:p>
    <w:p w14:paraId="241EDA0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inicucci, T. J. (2018). </w:t>
      </w:r>
      <w:r w:rsidRPr="005220DD">
        <w:rPr>
          <w:rFonts w:cs="Times New Roman"/>
          <w:i/>
          <w:iCs/>
          <w:noProof/>
          <w:lang w:val="en-US"/>
        </w:rPr>
        <w:t>Determining the effects of Asian pink and chum salmon on western Alaska chum salmon growth</w:t>
      </w:r>
      <w:r w:rsidRPr="005220DD">
        <w:rPr>
          <w:rFonts w:cs="Times New Roman"/>
          <w:noProof/>
          <w:lang w:val="en-US"/>
        </w:rPr>
        <w:t xml:space="preserve"> [University of Alaska Fairbanks]. http://hdl.handle.net/11122/9679</w:t>
      </w:r>
    </w:p>
    <w:p w14:paraId="4EA00ED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NRC. (1996). </w:t>
      </w:r>
      <w:r w:rsidRPr="005220DD">
        <w:rPr>
          <w:rFonts w:cs="Times New Roman"/>
          <w:i/>
          <w:iCs/>
          <w:noProof/>
          <w:lang w:val="en-US"/>
        </w:rPr>
        <w:t>Upstream: Salmon and Society in the Pacific Northwest</w:t>
      </w:r>
      <w:r w:rsidRPr="005220DD">
        <w:rPr>
          <w:rFonts w:cs="Times New Roman"/>
          <w:noProof/>
          <w:lang w:val="en-US"/>
        </w:rPr>
        <w:t>. National Research Council. https://doi.org/10.17226/4976</w:t>
      </w:r>
    </w:p>
    <w:p w14:paraId="6D656FE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5220DD">
        <w:rPr>
          <w:rFonts w:cs="Times New Roman"/>
          <w:i/>
          <w:iCs/>
          <w:noProof/>
          <w:lang w:val="en-US"/>
        </w:rPr>
        <w:t>Ecology Letter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0), 1547–1556. https://doi.org/10.1111/ele.13337</w:t>
      </w:r>
    </w:p>
    <w:p w14:paraId="67837E3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sanen, J., Guillaume Blanchet, F., Friendly, M., Kindt, R., Legendre, P., McGlinn, D., Minchin, P. R., O’Hara, R. B., Simpson, G. L., Solymos, P., Stevens, M. H. H., Szoecs, E., &amp; Wagner, H. (2019). </w:t>
      </w:r>
      <w:r w:rsidRPr="005220DD">
        <w:rPr>
          <w:rFonts w:cs="Times New Roman"/>
          <w:i/>
          <w:iCs/>
          <w:noProof/>
          <w:lang w:val="en-US"/>
        </w:rPr>
        <w:t>vegan: Community Ecology Package</w:t>
      </w:r>
      <w:r w:rsidRPr="005220DD">
        <w:rPr>
          <w:rFonts w:cs="Times New Roman"/>
          <w:noProof/>
          <w:lang w:val="en-US"/>
        </w:rPr>
        <w:t>. R package version 2.5-6. https://cran.r-project.org/web/packages/vegan/index.html</w:t>
      </w:r>
    </w:p>
    <w:p w14:paraId="3A8DB09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35–359. https://doi.org/10.1007/s11160-004-3813-8</w:t>
      </w:r>
    </w:p>
    <w:p w14:paraId="68BB61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sgood, G. J., Kennedy, L. A., Holden, J. J., Hertz, E., McKinnell, S., &amp; Juanes, F. (2016). Historical diets of forage fish and juvenile pacific salmon in the strait of Georgia, 1966-1968.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8</w:t>
      </w:r>
      <w:r w:rsidRPr="005220DD">
        <w:rPr>
          <w:rFonts w:cs="Times New Roman"/>
          <w:noProof/>
          <w:lang w:val="en-US"/>
        </w:rPr>
        <w:t>(1), 580–594. https://doi.org/10.1080/19425120.2016.1223231</w:t>
      </w:r>
    </w:p>
    <w:p w14:paraId="7787EAC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all, I. A. (2008). </w:t>
      </w:r>
      <w:r w:rsidRPr="005220DD">
        <w:rPr>
          <w:rFonts w:cs="Times New Roman"/>
          <w:i/>
          <w:iCs/>
          <w:noProof/>
          <w:lang w:val="en-US"/>
        </w:rPr>
        <w:t>Broughton Archipelago: A State of Knowledge - 2008</w:t>
      </w:r>
      <w:r w:rsidRPr="005220DD">
        <w:rPr>
          <w:rFonts w:cs="Times New Roman"/>
          <w:noProof/>
          <w:lang w:val="en-US"/>
        </w:rPr>
        <w:t>. 651. http://www.llbc.leg.bc.ca/public/PubDocs/bcdocs/438283/BroughtonStateofKnowledgeReport.pdf</w:t>
      </w:r>
    </w:p>
    <w:p w14:paraId="3447663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on, W. H., Deriso, R. B., Elston, R. A., Hook, S. E., Parker, K. R., &amp; Anderson, J. W. (2012). Hypotheses concerning the decline and poor recovery of Pacific herring in Prince William Sound, Alaska.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 95–135. https://doi.org/10.1007/s11160-011-9225-7</w:t>
      </w:r>
    </w:p>
    <w:p w14:paraId="3229C24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 Dilke, B. R., &amp; Parsons, T. R. (1983). Tidal mixing and summer plankton distributions in Hecate Strait, British Columbia (Queens Charlotte Island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4), 871–887.</w:t>
      </w:r>
    </w:p>
    <w:p w14:paraId="070EACE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an, Hargreaves, N. B., Waddell, B. J., &amp; Mackas, D. L. (1996). Spatial variations in feeding and condition of juvenile pink and chum salmon off Vancouver Island,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73–88. https://doi.org/10.1111/j.1365-2419.1996.tb00107.x</w:t>
      </w:r>
    </w:p>
    <w:p w14:paraId="590CF47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ocheville, A. (2015). The ecological niche: History and recent controversies. In </w:t>
      </w:r>
      <w:r w:rsidRPr="005220DD">
        <w:rPr>
          <w:rFonts w:cs="Times New Roman"/>
          <w:i/>
          <w:iCs/>
          <w:noProof/>
          <w:lang w:val="en-US"/>
        </w:rPr>
        <w:t>Handbook of Evolutionary Thinking in the Sciences</w:t>
      </w:r>
      <w:r w:rsidRPr="005220DD">
        <w:rPr>
          <w:rFonts w:cs="Times New Roman"/>
          <w:noProof/>
          <w:lang w:val="en-US"/>
        </w:rPr>
        <w:t xml:space="preserve"> (Issue January). https://doi.org/10.1007/978-94-017-9014-7_26</w:t>
      </w:r>
    </w:p>
    <w:p w14:paraId="610B30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 H H, Morton, A., Eriksson, J. G., &amp; Volpe, J. P. (2013). Fish Processing Facilities: New Challenge to Marine Biosecurity in Canada. </w:t>
      </w:r>
      <w:r w:rsidRPr="005220DD">
        <w:rPr>
          <w:rFonts w:cs="Times New Roman"/>
          <w:i/>
          <w:iCs/>
          <w:noProof/>
          <w:lang w:val="en-US"/>
        </w:rPr>
        <w:t>Journal of Aquatic Animal Health</w:t>
      </w:r>
      <w:r w:rsidRPr="005220DD">
        <w:rPr>
          <w:rFonts w:cs="Times New Roman"/>
          <w:noProof/>
          <w:lang w:val="en-US"/>
        </w:rPr>
        <w:t>, 290–294. https://doi.org/10.1080/08997659.2013.847871</w:t>
      </w:r>
    </w:p>
    <w:p w14:paraId="0540479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ichael H H, English, K. K., Rosenberger, A. G., Macduffee, M., &amp; Reynolds, J. D. (2017). Canada’s Wild Salmon Policy: an assessment of conservation progress in British Columbia.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18</w:t>
      </w:r>
      <w:r w:rsidRPr="005220DD">
        <w:rPr>
          <w:rFonts w:cs="Times New Roman"/>
          <w:noProof/>
          <w:lang w:val="en-US"/>
        </w:rPr>
        <w:t>(August), 1507–1518.</w:t>
      </w:r>
    </w:p>
    <w:p w14:paraId="0E07E5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Quinn, T. P. (2018). </w:t>
      </w:r>
      <w:r w:rsidRPr="005220DD">
        <w:rPr>
          <w:rFonts w:cs="Times New Roman"/>
          <w:i/>
          <w:iCs/>
          <w:noProof/>
          <w:lang w:val="en-US"/>
        </w:rPr>
        <w:t>The behaviour and ecology of Pacific salmon and trout</w:t>
      </w:r>
      <w:r w:rsidRPr="005220DD">
        <w:rPr>
          <w:rFonts w:cs="Times New Roman"/>
          <w:noProof/>
          <w:lang w:val="en-US"/>
        </w:rPr>
        <w:t xml:space="preserve"> (Second). University of Washington Press.</w:t>
      </w:r>
    </w:p>
    <w:p w14:paraId="5FEB9C4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 Core Team. (2020). </w:t>
      </w:r>
      <w:r w:rsidRPr="005220DD">
        <w:rPr>
          <w:rFonts w:cs="Times New Roman"/>
          <w:i/>
          <w:iCs/>
          <w:noProof/>
          <w:lang w:val="en-US"/>
        </w:rPr>
        <w:t>R: A Language and Environment for Statistical Computing</w:t>
      </w:r>
      <w:r w:rsidRPr="005220DD">
        <w:rPr>
          <w:rFonts w:cs="Times New Roman"/>
          <w:noProof/>
          <w:lang w:val="en-US"/>
        </w:rPr>
        <w:t>. R Foundation for Statistical Computing. Vienna, Austria. https://www.r-project.org/</w:t>
      </w:r>
    </w:p>
    <w:p w14:paraId="6CD67D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Irvine, J. R. (2018). Numbers and Biomass of Natural- and Hatchery-Origin Pink Salmon, Chum Salmon, and Sockeye Salmon in the North Pacific Ocean, 1925–2015.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2), 152–168. https://doi.org/10.1002/mcf2.10023</w:t>
      </w:r>
    </w:p>
    <w:p w14:paraId="7B89075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Nielsen, J. L. (2004). Evidence for competitive dominance of Pink salmon (Oncorhynchus gorbuscha) over other Salmonids in the North Pacific Ocean.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71–390. https://doi.org/10.1007/s11160-004-6927-0</w:t>
      </w:r>
    </w:p>
    <w:p w14:paraId="52EC3C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08</w:t>
      </w:r>
      <w:r w:rsidRPr="005220DD">
        <w:rPr>
          <w:rFonts w:cs="Times New Roman"/>
          <w:noProof/>
          <w:lang w:val="en-US"/>
        </w:rPr>
        <w:t>(1), 291–296. https://doi.org/10.3354/meps12835</w:t>
      </w:r>
    </w:p>
    <w:p w14:paraId="4BEAF8B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chindler, D. E., Scheuerell, M. D., Moore, J. W., Gende, S. M., Francis, T. B., &amp; Palen, W. J. (2003). Pacific Salmon and the Ecology of Coastal Ecosystems. </w:t>
      </w:r>
      <w:r w:rsidRPr="005220DD">
        <w:rPr>
          <w:rFonts w:cs="Times New Roman"/>
          <w:i/>
          <w:iCs/>
          <w:noProof/>
          <w:lang w:val="en-US"/>
        </w:rPr>
        <w:t>Frontiers in Ecology and the Environment</w:t>
      </w:r>
      <w:r w:rsidRPr="005220DD">
        <w:rPr>
          <w:rFonts w:cs="Times New Roman"/>
          <w:noProof/>
          <w:lang w:val="en-US"/>
        </w:rPr>
        <w:t xml:space="preserve">, </w:t>
      </w:r>
      <w:r w:rsidRPr="005220DD">
        <w:rPr>
          <w:rFonts w:cs="Times New Roman"/>
          <w:i/>
          <w:iCs/>
          <w:noProof/>
          <w:lang w:val="en-US"/>
        </w:rPr>
        <w:t>1</w:t>
      </w:r>
      <w:r w:rsidRPr="005220DD">
        <w:rPr>
          <w:rFonts w:cs="Times New Roman"/>
          <w:noProof/>
          <w:lang w:val="en-US"/>
        </w:rPr>
        <w:t>(1), 31. https://doi.org/10.2307/3867962</w:t>
      </w:r>
    </w:p>
    <w:p w14:paraId="105548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5</w:t>
      </w:r>
      <w:r w:rsidRPr="005220DD">
        <w:rPr>
          <w:rFonts w:cs="Times New Roman"/>
          <w:noProof/>
          <w:lang w:val="en-US"/>
        </w:rPr>
        <w:t>(22), E5038–E5045. https://doi.org/10.1073/pnas.1720577115</w:t>
      </w:r>
    </w:p>
    <w:p w14:paraId="32DB4C8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5220DD">
        <w:rPr>
          <w:rFonts w:cs="Times New Roman"/>
          <w:i/>
          <w:iCs/>
          <w:noProof/>
          <w:lang w:val="en-US"/>
        </w:rPr>
        <w:t>North Pacific Anadromous Fish Commission Technical Report</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5), 107–109.</w:t>
      </w:r>
    </w:p>
    <w:p w14:paraId="22143CE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2). Diel Feeding of Juvenile Pink, Chum, and Coho Salmon in Icy Strait, Southeastern Alaska, May–September 2001. </w:t>
      </w:r>
      <w:r w:rsidRPr="005220DD">
        <w:rPr>
          <w:rFonts w:cs="Times New Roman"/>
          <w:i/>
          <w:iCs/>
          <w:noProof/>
          <w:lang w:val="en-US"/>
        </w:rPr>
        <w:t>North Pacific Anadromous Fish Commission</w:t>
      </w:r>
      <w:r w:rsidRPr="005220DD">
        <w:rPr>
          <w:rFonts w:cs="Times New Roman"/>
          <w:noProof/>
          <w:lang w:val="en-US"/>
        </w:rPr>
        <w:t>.</w:t>
      </w:r>
    </w:p>
    <w:p w14:paraId="7D720E0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89–99. https://doi.org/10.1111/j.1365-2419.1996.tb00108.x</w:t>
      </w:r>
    </w:p>
    <w:p w14:paraId="1B925D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5220DD">
        <w:rPr>
          <w:rFonts w:cs="Times New Roman"/>
          <w:i/>
          <w:iCs/>
          <w:noProof/>
          <w:lang w:val="en-US"/>
        </w:rPr>
        <w:t>Journal of Applied Ecology</w:t>
      </w:r>
      <w:r w:rsidRPr="005220DD">
        <w:rPr>
          <w:rFonts w:cs="Times New Roman"/>
          <w:noProof/>
          <w:lang w:val="en-US"/>
        </w:rPr>
        <w:t xml:space="preserve">, </w:t>
      </w:r>
      <w:r w:rsidRPr="005220DD">
        <w:rPr>
          <w:rFonts w:cs="Times New Roman"/>
          <w:i/>
          <w:iCs/>
          <w:noProof/>
          <w:lang w:val="en-US"/>
        </w:rPr>
        <w:t>March</w:t>
      </w:r>
      <w:r w:rsidRPr="005220DD">
        <w:rPr>
          <w:rFonts w:cs="Times New Roman"/>
          <w:noProof/>
          <w:lang w:val="en-US"/>
        </w:rPr>
        <w:t>, 1–12. https://doi.org/10.1111/1365-2664.13646</w:t>
      </w:r>
    </w:p>
    <w:p w14:paraId="592BCB2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2</w:t>
      </w:r>
      <w:r w:rsidRPr="005220DD">
        <w:rPr>
          <w:rFonts w:cs="Times New Roman"/>
          <w:noProof/>
          <w:lang w:val="en-US"/>
        </w:rPr>
        <w:t>(3), 1–24. https://doi.org/10.1371/journal.pone.0172898</w:t>
      </w:r>
    </w:p>
    <w:p w14:paraId="001CC19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ingartner, T., Eisner, L., Eckert, G. L., &amp; Danielson, S. (2009). Southeast Alaska: Oceanographic habitats and linkages. </w:t>
      </w:r>
      <w:r w:rsidRPr="005220DD">
        <w:rPr>
          <w:rFonts w:cs="Times New Roman"/>
          <w:i/>
          <w:iCs/>
          <w:noProof/>
          <w:lang w:val="en-US"/>
        </w:rPr>
        <w:t>Journal of Biogeography</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3), 387–400. https://doi.org/10.1111/j.1365-2699.2008.01994.x</w:t>
      </w:r>
    </w:p>
    <w:p w14:paraId="6A3BFA2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lch, D. W. (1997). Anatomical specialization in the gut of Pacific salmon (Oncorhynchus): Evidence for oceanic limits to salmon production?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5</w:t>
      </w:r>
      <w:r w:rsidRPr="005220DD">
        <w:rPr>
          <w:rFonts w:cs="Times New Roman"/>
          <w:noProof/>
          <w:lang w:val="en-US"/>
        </w:rPr>
        <w:t>(6), 936–942. https://doi.org/10.1139/z97-112</w:t>
      </w:r>
    </w:p>
    <w:p w14:paraId="19F86F68" w14:textId="77777777" w:rsidR="005220DD" w:rsidRPr="005220DD" w:rsidRDefault="005220DD" w:rsidP="005220DD">
      <w:pPr>
        <w:widowControl w:val="0"/>
        <w:autoSpaceDE w:val="0"/>
        <w:autoSpaceDN w:val="0"/>
        <w:adjustRightInd w:val="0"/>
        <w:ind w:left="480" w:hanging="480"/>
        <w:rPr>
          <w:rFonts w:cs="Times New Roman"/>
          <w:noProof/>
        </w:rPr>
      </w:pPr>
      <w:r w:rsidRPr="005220DD">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5220DD">
        <w:rPr>
          <w:rFonts w:cs="Times New Roman"/>
          <w:i/>
          <w:iCs/>
          <w:noProof/>
          <w:lang w:val="en-US"/>
        </w:rPr>
        <w:t>Ambio</w:t>
      </w:r>
      <w:r w:rsidRPr="005220DD">
        <w:rPr>
          <w:rFonts w:cs="Times New Roman"/>
          <w:noProof/>
          <w:lang w:val="en-US"/>
        </w:rPr>
        <w:t xml:space="preserve">, </w:t>
      </w:r>
      <w:r w:rsidRPr="005220DD">
        <w:rPr>
          <w:rFonts w:cs="Times New Roman"/>
          <w:i/>
          <w:iCs/>
          <w:noProof/>
          <w:lang w:val="en-US"/>
        </w:rPr>
        <w:t>48</w:t>
      </w:r>
      <w:r w:rsidRPr="005220DD">
        <w:rPr>
          <w:rFonts w:cs="Times New Roman"/>
          <w:noProof/>
          <w:lang w:val="en-US"/>
        </w:rPr>
        <w:t>(12), 1447–1469. https://doi.org/10.1007/s13280-019-01218-6</w:t>
      </w:r>
    </w:p>
    <w:p w14:paraId="7E56FF4D" w14:textId="6AD6A459" w:rsidR="001210AF" w:rsidRDefault="00FA03B1" w:rsidP="005220DD">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95" w:name="_Toc56162347"/>
      <w:r>
        <w:t>Appendix</w:t>
      </w:r>
      <w:bookmarkEnd w:id="195"/>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96" w:name="_Ref55657940"/>
      <w:bookmarkStart w:id="197" w:name="_Toc56426033"/>
      <w:r>
        <w:t>Table A.</w:t>
      </w:r>
      <w:r>
        <w:fldChar w:fldCharType="begin"/>
      </w:r>
      <w:r>
        <w:instrText xml:space="preserve"> SEQ Table \* ARABIC \s 2 </w:instrText>
      </w:r>
      <w:r>
        <w:fldChar w:fldCharType="separate"/>
      </w:r>
      <w:r w:rsidR="00821AC3">
        <w:rPr>
          <w:noProof/>
        </w:rPr>
        <w:t>1</w:t>
      </w:r>
      <w:r>
        <w:fldChar w:fldCharType="end"/>
      </w:r>
      <w:bookmarkEnd w:id="196"/>
      <w:r w:rsidR="007F1E58">
        <w:t xml:space="preserve"> Diet composition</w:t>
      </w:r>
      <w:r w:rsidR="006E0CC9">
        <w:t xml:space="preserve"> (% wet weight)</w:t>
      </w:r>
      <w:r w:rsidR="007F1E58">
        <w:t xml:space="preserve"> summary of juvenile salmon for each sampling date 2015-2016</w:t>
      </w:r>
      <w:r w:rsidR="006E0CC9">
        <w:t>.</w:t>
      </w:r>
      <w:bookmarkEnd w:id="197"/>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6"/>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7"/>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AC618F">
      <w:pPr>
        <w:pStyle w:val="Caption"/>
        <w:sectPr w:rsidR="00702758" w:rsidRPr="00360D10" w:rsidSect="001210AF">
          <w:pgSz w:w="15840" w:h="12240" w:orient="landscape"/>
          <w:pgMar w:top="1440" w:right="1440" w:bottom="1440" w:left="1440" w:header="708" w:footer="708" w:gutter="0"/>
          <w:cols w:space="708"/>
          <w:docGrid w:linePitch="360"/>
        </w:sectPr>
      </w:pPr>
      <w:bookmarkStart w:id="198" w:name="_Ref55288046"/>
      <w:bookmarkStart w:id="199" w:name="_Toc56500534"/>
      <w:r>
        <w:t>Figure A.</w:t>
      </w:r>
      <w:r>
        <w:fldChar w:fldCharType="begin"/>
      </w:r>
      <w:r>
        <w:instrText xml:space="preserve"> SEQ Figure_A. \* ARABIC </w:instrText>
      </w:r>
      <w:r>
        <w:fldChar w:fldCharType="separate"/>
      </w:r>
      <w:r w:rsidR="00821AC3">
        <w:rPr>
          <w:noProof/>
        </w:rPr>
        <w:t>1</w:t>
      </w:r>
      <w:r>
        <w:fldChar w:fldCharType="end"/>
      </w:r>
      <w:bookmarkEnd w:id="198"/>
      <w:r>
        <w:t xml:space="preserve"> Discovery Islands subcluster for temporal juvenile salmon diets, labelled and colored with survey date.</w:t>
      </w:r>
      <w:bookmarkEnd w:id="199"/>
    </w:p>
    <w:p w14:paraId="298CF8BC" w14:textId="1E64ECBC" w:rsidR="00702758" w:rsidRDefault="00360D10" w:rsidP="00DF2943">
      <w:r>
        <w:rPr>
          <w:noProof/>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8"/>
                    <a:stretch>
                      <a:fillRect/>
                    </a:stretch>
                  </pic:blipFill>
                  <pic:spPr>
                    <a:xfrm>
                      <a:off x="0" y="0"/>
                      <a:ext cx="8229600" cy="5302885"/>
                    </a:xfrm>
                    <a:prstGeom prst="rect">
                      <a:avLst/>
                    </a:prstGeom>
                  </pic:spPr>
                </pic:pic>
              </a:graphicData>
            </a:graphic>
          </wp:inline>
        </w:drawing>
      </w:r>
    </w:p>
    <w:p w14:paraId="7AEBD500" w14:textId="6236622E" w:rsidR="00731483" w:rsidRDefault="00702758" w:rsidP="00AC618F">
      <w:pPr>
        <w:pStyle w:val="Caption"/>
        <w:sectPr w:rsidR="00731483" w:rsidSect="001210AF">
          <w:pgSz w:w="15840" w:h="12240" w:orient="landscape"/>
          <w:pgMar w:top="1440" w:right="1440" w:bottom="1440" w:left="1440" w:header="708" w:footer="708" w:gutter="0"/>
          <w:cols w:space="708"/>
          <w:docGrid w:linePitch="360"/>
        </w:sectPr>
      </w:pPr>
      <w:bookmarkStart w:id="200" w:name="_Ref55288024"/>
      <w:bookmarkStart w:id="201" w:name="_Toc56500535"/>
      <w:r>
        <w:t>Figure A.</w:t>
      </w:r>
      <w:r>
        <w:fldChar w:fldCharType="begin"/>
      </w:r>
      <w:r>
        <w:instrText xml:space="preserve"> SEQ Figure_A. \* ARABIC </w:instrText>
      </w:r>
      <w:r>
        <w:fldChar w:fldCharType="separate"/>
      </w:r>
      <w:r w:rsidR="00821AC3">
        <w:rPr>
          <w:noProof/>
        </w:rPr>
        <w:t>2</w:t>
      </w:r>
      <w:r>
        <w:fldChar w:fldCharType="end"/>
      </w:r>
      <w:bookmarkEnd w:id="200"/>
      <w:r>
        <w:t xml:space="preserve"> </w:t>
      </w:r>
      <w:r w:rsidR="00741797">
        <w:t>Johnstone Strait subcluster for temporal juvenile salmon diets, labelled and colored with survey date.</w:t>
      </w:r>
      <w:bookmarkEnd w:id="201"/>
    </w:p>
    <w:p w14:paraId="5A0F4B2A" w14:textId="2C6A0919" w:rsidR="00741797" w:rsidRDefault="00741797" w:rsidP="00AC618F">
      <w:pPr>
        <w:pStyle w:val="Caption"/>
      </w:pPr>
    </w:p>
    <w:p w14:paraId="60123BD1" w14:textId="3D070178" w:rsidR="00731483" w:rsidRDefault="00731483" w:rsidP="00731483">
      <w:r>
        <w:rPr>
          <w:noProof/>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9"/>
                    <a:stretch>
                      <a:fillRect/>
                    </a:stretch>
                  </pic:blipFill>
                  <pic:spPr>
                    <a:xfrm>
                      <a:off x="0" y="0"/>
                      <a:ext cx="6247693" cy="4680682"/>
                    </a:xfrm>
                    <a:prstGeom prst="rect">
                      <a:avLst/>
                    </a:prstGeom>
                  </pic:spPr>
                </pic:pic>
              </a:graphicData>
            </a:graphic>
          </wp:inline>
        </w:drawing>
      </w:r>
    </w:p>
    <w:p w14:paraId="7DC55991" w14:textId="77777777" w:rsidR="00731483" w:rsidRDefault="00731483" w:rsidP="00AC618F">
      <w:pPr>
        <w:pStyle w:val="Caption"/>
      </w:pPr>
    </w:p>
    <w:p w14:paraId="71EFDD71" w14:textId="0626E450" w:rsidR="00731483" w:rsidRPr="00731483" w:rsidRDefault="00731483" w:rsidP="00AC618F">
      <w:pPr>
        <w:pStyle w:val="Caption"/>
      </w:pPr>
      <w:bookmarkStart w:id="202" w:name="_Ref55823099"/>
      <w:bookmarkStart w:id="203" w:name="_Ref56173514"/>
      <w:bookmarkStart w:id="204" w:name="_Toc56500536"/>
      <w:r>
        <w:t>Figure A.</w:t>
      </w:r>
      <w:r>
        <w:fldChar w:fldCharType="begin"/>
      </w:r>
      <w:r>
        <w:instrText xml:space="preserve"> SEQ Figure_A. \* ARABIC </w:instrText>
      </w:r>
      <w:r>
        <w:fldChar w:fldCharType="separate"/>
      </w:r>
      <w:r w:rsidR="00821AC3">
        <w:rPr>
          <w:noProof/>
        </w:rPr>
        <w:t>3</w:t>
      </w:r>
      <w:r>
        <w:fldChar w:fldCharType="end"/>
      </w:r>
      <w:bookmarkEnd w:id="202"/>
      <w:r>
        <w:t xml:space="preserve"> Micrograph of a blue macroplastic</w:t>
      </w:r>
      <w:r w:rsidR="00EC6E61">
        <w:t xml:space="preserve"> (5.8 mm)</w:t>
      </w:r>
      <w:r>
        <w:t xml:space="preserve"> found in a juvenile pink salmon stomach in the Discovery Islands, before the stomach contents were removed.</w:t>
      </w:r>
      <w:bookmarkEnd w:id="203"/>
      <w:bookmarkEnd w:id="204"/>
      <w:r>
        <w:t xml:space="preserve"> </w:t>
      </w:r>
    </w:p>
    <w:sectPr w:rsidR="00731483" w:rsidRPr="00731483"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evgeny" w:date="2020-11-14T12:22:00Z" w:initials="e">
    <w:p w14:paraId="76F9D79F" w14:textId="4E1EC1C6" w:rsidR="00210214" w:rsidRDefault="00210214">
      <w:pPr>
        <w:pStyle w:val="CommentText"/>
      </w:pPr>
      <w:r>
        <w:rPr>
          <w:rStyle w:val="CommentReference"/>
        </w:rPr>
        <w:annotationRef/>
      </w:r>
      <w:r>
        <w:t xml:space="preserve">I am not sure that urbanisation is the main issue here. We by the way still not sure why stocks are declining, we simply state the fact they are on decline and by the way not all stocks and not all species. Therefore, this statement should be more about what may cause the decline and that what we are trying to understand. </w:t>
      </w:r>
    </w:p>
  </w:comment>
  <w:comment w:id="34" w:author="evgeny" w:date="2020-11-14T12:25:00Z" w:initials="e">
    <w:p w14:paraId="396B473E" w14:textId="6AED2DF2" w:rsidR="00210214" w:rsidRDefault="00210214">
      <w:pPr>
        <w:pStyle w:val="CommentText"/>
      </w:pPr>
      <w:r>
        <w:rPr>
          <w:rStyle w:val="CommentReference"/>
        </w:rPr>
        <w:annotationRef/>
      </w:r>
      <w:r>
        <w:t>There are now indications that stocks may shift northward in their distribution, that can be cyclical. So, if you really want to put it on humans, you should make a good link to human induced climate change, habitat degradation, pollution and so on.</w:t>
      </w:r>
    </w:p>
  </w:comment>
  <w:comment w:id="36" w:author="evgeny" w:date="2020-11-14T12:31:00Z" w:initials="e">
    <w:p w14:paraId="29CEED75" w14:textId="1BF6CC6C" w:rsidR="00210214" w:rsidRDefault="00210214">
      <w:pPr>
        <w:pStyle w:val="CommentText"/>
      </w:pPr>
      <w:r>
        <w:rPr>
          <w:rStyle w:val="CommentReference"/>
        </w:rPr>
        <w:annotationRef/>
      </w:r>
      <w:r>
        <w:t>Just keep in mind that this is still a hypothesis!</w:t>
      </w:r>
    </w:p>
  </w:comment>
  <w:comment w:id="37" w:author="evgeny" w:date="2020-11-14T12:32:00Z" w:initials="e">
    <w:p w14:paraId="7E186D51" w14:textId="49020504" w:rsidR="00210214" w:rsidRDefault="00210214">
      <w:pPr>
        <w:pStyle w:val="CommentText"/>
      </w:pPr>
      <w:r>
        <w:rPr>
          <w:rStyle w:val="CommentReference"/>
        </w:rPr>
        <w:annotationRef/>
      </w:r>
      <w:r>
        <w:t>This is not a clear cut observation. This stage does impose a high mortality. It is definitely one bottleneck in the life cycle of the salmonids but for example, first winter in the open ocean also considered to be a bottleneck, whole open ocean part of the life cycle may be critical… and we probably can find more bottlenecks. I see where you leading this and rightfully so, because in the end your aims should be about studying feeding ecology of two species of salmon in one of the potential spatial bottlenecks.</w:t>
      </w:r>
    </w:p>
  </w:comment>
  <w:comment w:id="39" w:author="evgeny" w:date="2020-11-14T12:39:00Z" w:initials="e">
    <w:p w14:paraId="1F8B4C78" w14:textId="4734AA9F" w:rsidR="00210214" w:rsidRDefault="00210214">
      <w:pPr>
        <w:pStyle w:val="CommentText"/>
      </w:pPr>
      <w:r>
        <w:rPr>
          <w:rStyle w:val="CommentReference"/>
        </w:rPr>
        <w:annotationRef/>
      </w:r>
      <w:r>
        <w:t>It is definitely true for adults. Does it also true for juveniles? In some papers, chum juveniles consume the same zooplankton as other juvenile salmon species, including pink and sockeye!</w:t>
      </w:r>
    </w:p>
  </w:comment>
  <w:comment w:id="41" w:author="evgeny" w:date="2020-11-14T12:51:00Z" w:initials="e">
    <w:p w14:paraId="7C9CB9C8" w14:textId="07685CC8" w:rsidR="00210214" w:rsidRDefault="00210214">
      <w:pPr>
        <w:pStyle w:val="CommentText"/>
      </w:pPr>
      <w:r>
        <w:rPr>
          <w:rStyle w:val="CommentReference"/>
        </w:rPr>
        <w:annotationRef/>
      </w:r>
      <w:r>
        <w:t>Here you can say why it is important?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45" w:author="evgeny" w:date="2020-11-14T12:55:00Z" w:initials="e">
    <w:p w14:paraId="41547EAE" w14:textId="007F4513" w:rsidR="00210214" w:rsidRDefault="00210214">
      <w:pPr>
        <w:pStyle w:val="CommentText"/>
      </w:pPr>
      <w:r>
        <w:rPr>
          <w:rStyle w:val="CommentReference"/>
        </w:rPr>
        <w:annotationRef/>
      </w:r>
      <w:r>
        <w:t>To what?</w:t>
      </w:r>
    </w:p>
  </w:comment>
  <w:comment w:id="42" w:author="evgeny" w:date="2020-11-14T12:56:00Z" w:initials="e">
    <w:p w14:paraId="6C9E6D2D" w14:textId="643A16B9" w:rsidR="00210214" w:rsidRDefault="00210214">
      <w:pPr>
        <w:pStyle w:val="CommentText"/>
      </w:pPr>
      <w:r>
        <w:rPr>
          <w:rStyle w:val="CommentReference"/>
        </w:rPr>
        <w:annotationRef/>
      </w:r>
      <w:r>
        <w:t xml:space="preserve">I think previous intro should lead to a very clear thesis objective and clear aims divided and linked to two chapters. It is clear what was your first chapter aims. It is customary to repeat these here and you can also refer to them in your subsequent chapters. When you develop clear aims for your second chapter, they can be outlined here as well. It appears, that you have in a way, temporal and spatial aspects of the diet intercomparison and you have to state what each chapter will cover, as you already have done in your chapter 1. Now, what aspects you will be investigating in your chapter 2? </w:t>
      </w:r>
    </w:p>
  </w:comment>
  <w:comment w:id="122" w:author="epakhomov" w:date="2020-11-12T18:05:00Z" w:initials="e">
    <w:p w14:paraId="30127A78" w14:textId="77777777" w:rsidR="00210214" w:rsidRDefault="00210214" w:rsidP="00491E5E">
      <w:pPr>
        <w:pStyle w:val="CommentText"/>
      </w:pPr>
      <w:r>
        <w:rPr>
          <w:rStyle w:val="CommentReference"/>
        </w:rPr>
        <w:annotationRef/>
      </w:r>
      <w:r>
        <w:t>Please align these with the ones in the end of intro.</w:t>
      </w:r>
    </w:p>
  </w:comment>
  <w:comment w:id="123" w:author="Vanessa Zahner" w:date="2020-11-13T10:07:00Z" w:initials="VZ">
    <w:p w14:paraId="4FF12AA7" w14:textId="77777777" w:rsidR="00210214" w:rsidRDefault="00210214" w:rsidP="00491E5E">
      <w:pPr>
        <w:pStyle w:val="CommentText"/>
      </w:pPr>
      <w:r>
        <w:rPr>
          <w:rStyle w:val="CommentReference"/>
        </w:rPr>
        <w:annotationRef/>
      </w:r>
      <w:r>
        <w:t>These are the same, they’re summarized</w:t>
      </w:r>
    </w:p>
    <w:p w14:paraId="71FE396F" w14:textId="77777777" w:rsidR="00210214" w:rsidRDefault="00210214" w:rsidP="00491E5E">
      <w:pPr>
        <w:pStyle w:val="CommentText"/>
      </w:pPr>
      <w:r>
        <w:t>Maybe I’ll rearrange the order though.</w:t>
      </w:r>
    </w:p>
  </w:comment>
  <w:comment w:id="127" w:author="Vanessa Zahner" w:date="2020-11-14T16:13:00Z" w:initials="VZ">
    <w:p w14:paraId="20C02245" w14:textId="31B7598B" w:rsidR="00210214" w:rsidRDefault="00210214">
      <w:pPr>
        <w:pStyle w:val="CommentText"/>
      </w:pPr>
      <w:r>
        <w:rPr>
          <w:rStyle w:val="CommentReference"/>
        </w:rPr>
        <w:annotationRef/>
      </w:r>
      <w:r>
        <w:t>Colin’s suggestion to expand on prey quality*</w:t>
      </w:r>
    </w:p>
  </w:comment>
  <w:comment w:id="129" w:author="epakhomov" w:date="2020-11-12T23:05:00Z" w:initials="e">
    <w:p w14:paraId="288C883F" w14:textId="77777777" w:rsidR="00210214" w:rsidRDefault="00210214" w:rsidP="00491E5E">
      <w:pPr>
        <w:pStyle w:val="CommentText"/>
      </w:pPr>
      <w:r>
        <w:rPr>
          <w:rStyle w:val="CommentReference"/>
        </w:rPr>
        <w:annotationRef/>
      </w:r>
      <w:r>
        <w:t>This is something that requires a bit more introduction.</w:t>
      </w:r>
    </w:p>
  </w:comment>
  <w:comment w:id="173" w:author="evgeny" w:date="2020-11-14T13:19:00Z" w:initials="e">
    <w:p w14:paraId="610E17C1" w14:textId="091CCA9B" w:rsidR="00210214" w:rsidRDefault="00210214">
      <w:pPr>
        <w:pStyle w:val="CommentText"/>
      </w:pPr>
      <w:r>
        <w:rPr>
          <w:rStyle w:val="CommentReference"/>
        </w:rPr>
        <w:annotationRef/>
      </w:r>
      <w:r>
        <w:t>This text feels like a repetition from previous intro statements. I think it would be better if you play better the natural science importance of all salmonids. We believe that sockeye is most iconic species. Coho and chinook, are very commercially important species. Sadly, chum and pink did not receive the same recognition. However, it does not mean that they are unimportant because in natural setting there is no “waste”. Here you can make a link to the last sentence of this para, where you recognize their importance as co-migrators. Whether we like it or not and even if we do not recognize them as commercially important species, ecologically they are still huge contributors to the terrestrial ecosystems and critical as competitors during the out migration.</w:t>
      </w:r>
    </w:p>
  </w:comment>
  <w:comment w:id="178" w:author="evgeny" w:date="2020-11-14T13:28:00Z" w:initials="e">
    <w:p w14:paraId="2E9DC44E" w14:textId="78E8DF12" w:rsidR="00210214" w:rsidRDefault="00210214">
      <w:pPr>
        <w:pStyle w:val="CommentText"/>
      </w:pPr>
      <w:r>
        <w:rPr>
          <w:rStyle w:val="CommentReference"/>
        </w:rPr>
        <w:annotationRef/>
      </w:r>
      <w:r>
        <w:t>Here you do mention that! Why not in the beginning where you setting up your chapters?</w:t>
      </w:r>
    </w:p>
  </w:comment>
  <w:comment w:id="180" w:author="evgeny" w:date="2020-11-14T13:30:00Z" w:initials="e">
    <w:p w14:paraId="4F97A6C2" w14:textId="77777777" w:rsidR="00210214" w:rsidRDefault="00210214">
      <w:pPr>
        <w:pStyle w:val="CommentText"/>
      </w:pPr>
      <w:r>
        <w:rPr>
          <w:rStyle w:val="CommentReference"/>
        </w:rPr>
        <w:annotationRef/>
      </w:r>
      <w:r>
        <w:t>I believe that this could be overarching objective of your thesis, because that what you looking at in both spatial and temporal chapters! And it is a fundamental ecological question!</w:t>
      </w:r>
    </w:p>
    <w:p w14:paraId="511A4114" w14:textId="77777777" w:rsidR="00210214" w:rsidRDefault="00210214">
      <w:pPr>
        <w:pStyle w:val="CommentText"/>
      </w:pPr>
    </w:p>
    <w:p w14:paraId="690DC69A" w14:textId="6DA71D27" w:rsidR="00210214" w:rsidRDefault="00210214">
      <w:pPr>
        <w:pStyle w:val="CommentText"/>
      </w:pPr>
      <w:r>
        <w:t>Evolutionary,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183" w:author="evgeny" w:date="2020-11-14T13:38:00Z" w:initials="e">
    <w:p w14:paraId="2D771B9C" w14:textId="6B59F0F4" w:rsidR="00210214" w:rsidRDefault="00210214">
      <w:pPr>
        <w:pStyle w:val="CommentText"/>
      </w:pPr>
      <w:r>
        <w:rPr>
          <w:rStyle w:val="CommentReference"/>
        </w:rPr>
        <w:annotationRef/>
      </w:r>
      <w:r>
        <w:t>It is an intriguing point but my question would be: are those habitats actually being badly damaged? Any evidence on it?</w:t>
      </w:r>
    </w:p>
  </w:comment>
  <w:comment w:id="184" w:author="evgeny" w:date="2020-11-14T13:40:00Z" w:initials="e">
    <w:p w14:paraId="4260ED87" w14:textId="06BFA1BE" w:rsidR="00210214" w:rsidRDefault="00210214">
      <w:pPr>
        <w:pStyle w:val="CommentText"/>
      </w:pPr>
      <w:r>
        <w:rPr>
          <w:rStyle w:val="CommentReference"/>
        </w:rPr>
        <w:annotationRef/>
      </w:r>
      <w:r>
        <w:t>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predictions.</w:t>
      </w:r>
    </w:p>
  </w:comment>
  <w:comment w:id="185" w:author="evgeny" w:date="2020-11-14T13:45:00Z" w:initials="e">
    <w:p w14:paraId="2725711F" w14:textId="77777777" w:rsidR="00210214" w:rsidRDefault="00210214">
      <w:pPr>
        <w:pStyle w:val="CommentText"/>
      </w:pPr>
      <w:r>
        <w:rPr>
          <w:rStyle w:val="CommentReference"/>
        </w:rPr>
        <w:annotationRef/>
      </w:r>
      <w:r>
        <w:t xml:space="preserve">This actually links to the above, we do need to know the chocking points of the life cycle because we can super improve eelgrass habitats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210214" w:rsidRDefault="00210214">
      <w:pPr>
        <w:pStyle w:val="CommentText"/>
      </w:pPr>
    </w:p>
    <w:p w14:paraId="1B560BFA" w14:textId="66EB6A45" w:rsidR="00210214" w:rsidRDefault="00210214">
      <w:pPr>
        <w:pStyle w:val="CommentText"/>
      </w:pPr>
      <w:r>
        <w:t>I really liked this part of your conclusions but you would need to build a clearer connection between all components of the juvenile part of the salmon life cycle and have a deeper connection to other (freshwater juvenile, open ocean first winter, open ocean adult, freshwater adult returning,… parts of the salmon life cycle.</w:t>
      </w:r>
    </w:p>
  </w:comment>
  <w:comment w:id="188" w:author="evgeny" w:date="2020-11-14T13:52:00Z" w:initials="e">
    <w:p w14:paraId="02CE945B" w14:textId="604C0618" w:rsidR="00210214" w:rsidRDefault="00210214">
      <w:pPr>
        <w:pStyle w:val="CommentText"/>
      </w:pPr>
      <w:r>
        <w:rPr>
          <w:rStyle w:val="CommentReference"/>
        </w:rPr>
        <w:annotationRef/>
      </w:r>
      <w:r>
        <w:t xml:space="preserve">I think it may have a </w:t>
      </w:r>
      <w:proofErr w:type="gramStart"/>
      <w:r>
        <w:t>utility</w:t>
      </w:r>
      <w:proofErr w:type="gramEnd"/>
      <w:r>
        <w:t xml:space="preserve"> but you would need to perhaps use it in the general intro where you set up your objective and 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F9D79F" w15:done="0"/>
  <w15:commentEx w15:paraId="396B473E" w15:done="0"/>
  <w15:commentEx w15:paraId="29CEED75" w15:done="0"/>
  <w15:commentEx w15:paraId="7E186D51" w15:done="0"/>
  <w15:commentEx w15:paraId="1F8B4C78" w15:done="0"/>
  <w15:commentEx w15:paraId="7C9CB9C8" w15:done="0"/>
  <w15:commentEx w15:paraId="41547EAE" w15:done="0"/>
  <w15:commentEx w15:paraId="6C9E6D2D" w15:done="0"/>
  <w15:commentEx w15:paraId="30127A78" w15:done="0"/>
  <w15:commentEx w15:paraId="71FE396F" w15:paraIdParent="30127A78" w15:done="0"/>
  <w15:commentEx w15:paraId="20C02245" w15:done="0"/>
  <w15:commentEx w15:paraId="288C883F" w15:done="0"/>
  <w15:commentEx w15:paraId="610E17C1" w15:done="0"/>
  <w15:commentEx w15:paraId="2E9DC44E" w15:done="0"/>
  <w15:commentEx w15:paraId="690DC69A" w15:done="0"/>
  <w15:commentEx w15:paraId="2D771B9C" w15:done="0"/>
  <w15:commentEx w15:paraId="4260ED87" w15:done="0"/>
  <w15:commentEx w15:paraId="1B560BFA" w15:done="0"/>
  <w15:commentEx w15:paraId="02CE9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8D945" w16cex:dateUtc="2020-11-13T18:07:00Z"/>
  <w16cex:commentExtensible w16cex:durableId="235A80C2" w16cex:dateUtc="2020-11-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F9D79F" w16cid:durableId="235A60F6"/>
  <w16cid:commentId w16cid:paraId="396B473E" w16cid:durableId="235A60F7"/>
  <w16cid:commentId w16cid:paraId="29CEED75" w16cid:durableId="235A60F8"/>
  <w16cid:commentId w16cid:paraId="7E186D51" w16cid:durableId="235A60F9"/>
  <w16cid:commentId w16cid:paraId="1F8B4C78" w16cid:durableId="235A60FA"/>
  <w16cid:commentId w16cid:paraId="7C9CB9C8" w16cid:durableId="235A60FB"/>
  <w16cid:commentId w16cid:paraId="41547EAE" w16cid:durableId="235A60FC"/>
  <w16cid:commentId w16cid:paraId="6C9E6D2D" w16cid:durableId="235A60FD"/>
  <w16cid:commentId w16cid:paraId="30127A78" w16cid:durableId="2357F807"/>
  <w16cid:commentId w16cid:paraId="71FE396F" w16cid:durableId="2358D945"/>
  <w16cid:commentId w16cid:paraId="20C02245" w16cid:durableId="235A80C2"/>
  <w16cid:commentId w16cid:paraId="288C883F" w16cid:durableId="23583E52"/>
  <w16cid:commentId w16cid:paraId="610E17C1" w16cid:durableId="235A60FE"/>
  <w16cid:commentId w16cid:paraId="2E9DC44E" w16cid:durableId="235A6100"/>
  <w16cid:commentId w16cid:paraId="690DC69A" w16cid:durableId="235A6101"/>
  <w16cid:commentId w16cid:paraId="2D771B9C" w16cid:durableId="235A6102"/>
  <w16cid:commentId w16cid:paraId="4260ED87" w16cid:durableId="235A6103"/>
  <w16cid:commentId w16cid:paraId="1B560BFA" w16cid:durableId="235A6104"/>
  <w16cid:commentId w16cid:paraId="02CE945B" w16cid:durableId="235A61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D6FAF" w14:textId="77777777" w:rsidR="00B8445E" w:rsidRDefault="00B8445E" w:rsidP="003A2A0A">
      <w:r>
        <w:separator/>
      </w:r>
    </w:p>
  </w:endnote>
  <w:endnote w:type="continuationSeparator" w:id="0">
    <w:p w14:paraId="71FFCE7B" w14:textId="77777777" w:rsidR="00B8445E" w:rsidRDefault="00B8445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210214" w:rsidRDefault="0021021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210214" w:rsidRDefault="0021021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210214" w:rsidRDefault="0021021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210214" w:rsidRDefault="0021021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85EC83" w14:textId="77777777" w:rsidR="00B8445E" w:rsidRDefault="00B8445E" w:rsidP="003A2A0A">
      <w:r>
        <w:separator/>
      </w:r>
    </w:p>
  </w:footnote>
  <w:footnote w:type="continuationSeparator" w:id="0">
    <w:p w14:paraId="43D6A7EE" w14:textId="77777777" w:rsidR="00B8445E" w:rsidRDefault="00B8445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geny">
    <w15:presenceInfo w15:providerId="None" w15:userId="evgeny"/>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66AF5"/>
    <w:rsid w:val="00067245"/>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0259"/>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C34"/>
    <w:rsid w:val="00174E5C"/>
    <w:rsid w:val="00175A92"/>
    <w:rsid w:val="001856EB"/>
    <w:rsid w:val="00185709"/>
    <w:rsid w:val="00187473"/>
    <w:rsid w:val="00187FD2"/>
    <w:rsid w:val="001911B4"/>
    <w:rsid w:val="00194981"/>
    <w:rsid w:val="00194B5C"/>
    <w:rsid w:val="001965D6"/>
    <w:rsid w:val="001A0DC9"/>
    <w:rsid w:val="001A599A"/>
    <w:rsid w:val="001A663F"/>
    <w:rsid w:val="001A6E5F"/>
    <w:rsid w:val="001B0A0A"/>
    <w:rsid w:val="001B277F"/>
    <w:rsid w:val="001B6D1C"/>
    <w:rsid w:val="001C050C"/>
    <w:rsid w:val="001C2AFE"/>
    <w:rsid w:val="001C45E1"/>
    <w:rsid w:val="001C7419"/>
    <w:rsid w:val="001C74B8"/>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3274"/>
    <w:rsid w:val="00204A98"/>
    <w:rsid w:val="00210214"/>
    <w:rsid w:val="002114F6"/>
    <w:rsid w:val="00212F35"/>
    <w:rsid w:val="00215A25"/>
    <w:rsid w:val="00217301"/>
    <w:rsid w:val="00220EE6"/>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23A8"/>
    <w:rsid w:val="0028260B"/>
    <w:rsid w:val="00282C2D"/>
    <w:rsid w:val="00286A8E"/>
    <w:rsid w:val="00287B94"/>
    <w:rsid w:val="002A34F3"/>
    <w:rsid w:val="002A5E4D"/>
    <w:rsid w:val="002A5EB0"/>
    <w:rsid w:val="002A6034"/>
    <w:rsid w:val="002B10EB"/>
    <w:rsid w:val="002B1CEB"/>
    <w:rsid w:val="002B2430"/>
    <w:rsid w:val="002B2559"/>
    <w:rsid w:val="002B2E48"/>
    <w:rsid w:val="002C4A5C"/>
    <w:rsid w:val="002C5909"/>
    <w:rsid w:val="002C5E03"/>
    <w:rsid w:val="002C77C0"/>
    <w:rsid w:val="002D015C"/>
    <w:rsid w:val="002D4529"/>
    <w:rsid w:val="002D5C0C"/>
    <w:rsid w:val="002E001F"/>
    <w:rsid w:val="002E3BBC"/>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3958"/>
    <w:rsid w:val="0033536B"/>
    <w:rsid w:val="003424A0"/>
    <w:rsid w:val="0034386C"/>
    <w:rsid w:val="00345471"/>
    <w:rsid w:val="00350A4C"/>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54A36"/>
    <w:rsid w:val="00456F19"/>
    <w:rsid w:val="0046236D"/>
    <w:rsid w:val="00477EF3"/>
    <w:rsid w:val="00491BDE"/>
    <w:rsid w:val="00491E5E"/>
    <w:rsid w:val="00493DBC"/>
    <w:rsid w:val="00494F78"/>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BDF"/>
    <w:rsid w:val="004F586B"/>
    <w:rsid w:val="004F5C82"/>
    <w:rsid w:val="004F7921"/>
    <w:rsid w:val="00500BFD"/>
    <w:rsid w:val="00502E6B"/>
    <w:rsid w:val="00506955"/>
    <w:rsid w:val="005130C0"/>
    <w:rsid w:val="00514271"/>
    <w:rsid w:val="005149BD"/>
    <w:rsid w:val="005218B6"/>
    <w:rsid w:val="005220DD"/>
    <w:rsid w:val="00526FAF"/>
    <w:rsid w:val="0053235E"/>
    <w:rsid w:val="005328F4"/>
    <w:rsid w:val="0053673E"/>
    <w:rsid w:val="00536BB6"/>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A662C"/>
    <w:rsid w:val="005B1359"/>
    <w:rsid w:val="005B16D6"/>
    <w:rsid w:val="005B7C98"/>
    <w:rsid w:val="005B7CF2"/>
    <w:rsid w:val="005C0334"/>
    <w:rsid w:val="005C34E9"/>
    <w:rsid w:val="005C4F22"/>
    <w:rsid w:val="005C6176"/>
    <w:rsid w:val="005C6781"/>
    <w:rsid w:val="005C7A28"/>
    <w:rsid w:val="005D1771"/>
    <w:rsid w:val="005D22F3"/>
    <w:rsid w:val="005D53D1"/>
    <w:rsid w:val="005D6710"/>
    <w:rsid w:val="005D6A31"/>
    <w:rsid w:val="005D7C3C"/>
    <w:rsid w:val="005E14B5"/>
    <w:rsid w:val="005E53AD"/>
    <w:rsid w:val="005E7E49"/>
    <w:rsid w:val="005F0008"/>
    <w:rsid w:val="005F0025"/>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F18"/>
    <w:rsid w:val="006455CD"/>
    <w:rsid w:val="00646C43"/>
    <w:rsid w:val="00646E55"/>
    <w:rsid w:val="00651CA7"/>
    <w:rsid w:val="00652E48"/>
    <w:rsid w:val="006533DE"/>
    <w:rsid w:val="00653C56"/>
    <w:rsid w:val="00655CBC"/>
    <w:rsid w:val="00660784"/>
    <w:rsid w:val="00663B82"/>
    <w:rsid w:val="006648E5"/>
    <w:rsid w:val="00670143"/>
    <w:rsid w:val="00674289"/>
    <w:rsid w:val="00676457"/>
    <w:rsid w:val="00677CC7"/>
    <w:rsid w:val="00680468"/>
    <w:rsid w:val="00680BD2"/>
    <w:rsid w:val="00682157"/>
    <w:rsid w:val="0068224A"/>
    <w:rsid w:val="00682558"/>
    <w:rsid w:val="006937A8"/>
    <w:rsid w:val="006965D8"/>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6F07"/>
    <w:rsid w:val="0076752F"/>
    <w:rsid w:val="00767845"/>
    <w:rsid w:val="00767C8C"/>
    <w:rsid w:val="00771B10"/>
    <w:rsid w:val="007720AD"/>
    <w:rsid w:val="00772B3C"/>
    <w:rsid w:val="00776574"/>
    <w:rsid w:val="00776754"/>
    <w:rsid w:val="0078230D"/>
    <w:rsid w:val="00785911"/>
    <w:rsid w:val="0078618D"/>
    <w:rsid w:val="0079210F"/>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21AC3"/>
    <w:rsid w:val="00823754"/>
    <w:rsid w:val="00824D0F"/>
    <w:rsid w:val="00830B94"/>
    <w:rsid w:val="00832E01"/>
    <w:rsid w:val="00845F13"/>
    <w:rsid w:val="00855245"/>
    <w:rsid w:val="00855CF6"/>
    <w:rsid w:val="00863695"/>
    <w:rsid w:val="00864AFD"/>
    <w:rsid w:val="00864DB4"/>
    <w:rsid w:val="00871813"/>
    <w:rsid w:val="00872A9F"/>
    <w:rsid w:val="0087469C"/>
    <w:rsid w:val="00874C1D"/>
    <w:rsid w:val="00875D51"/>
    <w:rsid w:val="0087627C"/>
    <w:rsid w:val="0088217C"/>
    <w:rsid w:val="0088742C"/>
    <w:rsid w:val="00892667"/>
    <w:rsid w:val="00892EC7"/>
    <w:rsid w:val="0089350A"/>
    <w:rsid w:val="00893A55"/>
    <w:rsid w:val="00893DEA"/>
    <w:rsid w:val="008A342C"/>
    <w:rsid w:val="008B29D2"/>
    <w:rsid w:val="008C0658"/>
    <w:rsid w:val="008C0DFE"/>
    <w:rsid w:val="008C23DF"/>
    <w:rsid w:val="008D09C8"/>
    <w:rsid w:val="008D1DFE"/>
    <w:rsid w:val="008D286A"/>
    <w:rsid w:val="008D2E0A"/>
    <w:rsid w:val="008D6D7B"/>
    <w:rsid w:val="008E06FB"/>
    <w:rsid w:val="008E226A"/>
    <w:rsid w:val="008E2EC9"/>
    <w:rsid w:val="008E554A"/>
    <w:rsid w:val="008E677B"/>
    <w:rsid w:val="008E6F8D"/>
    <w:rsid w:val="008F0AFA"/>
    <w:rsid w:val="008F172D"/>
    <w:rsid w:val="008F25B2"/>
    <w:rsid w:val="008F3081"/>
    <w:rsid w:val="00901C7C"/>
    <w:rsid w:val="00901FAA"/>
    <w:rsid w:val="00903468"/>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EDC"/>
    <w:rsid w:val="00A14085"/>
    <w:rsid w:val="00A1523C"/>
    <w:rsid w:val="00A1562B"/>
    <w:rsid w:val="00A16692"/>
    <w:rsid w:val="00A206A5"/>
    <w:rsid w:val="00A20B0B"/>
    <w:rsid w:val="00A350A0"/>
    <w:rsid w:val="00A357F0"/>
    <w:rsid w:val="00A37BBE"/>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5049"/>
    <w:rsid w:val="00AC5BFE"/>
    <w:rsid w:val="00AC618F"/>
    <w:rsid w:val="00AC7860"/>
    <w:rsid w:val="00AD3DCA"/>
    <w:rsid w:val="00AE0DD2"/>
    <w:rsid w:val="00AE4E5F"/>
    <w:rsid w:val="00AE60EB"/>
    <w:rsid w:val="00AE6581"/>
    <w:rsid w:val="00AE6EE9"/>
    <w:rsid w:val="00AE7F76"/>
    <w:rsid w:val="00AF40FD"/>
    <w:rsid w:val="00AF48E0"/>
    <w:rsid w:val="00AF4E2F"/>
    <w:rsid w:val="00AF553B"/>
    <w:rsid w:val="00B00DD1"/>
    <w:rsid w:val="00B010C1"/>
    <w:rsid w:val="00B0755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8445E"/>
    <w:rsid w:val="00B9195F"/>
    <w:rsid w:val="00B948F8"/>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0A2D"/>
    <w:rsid w:val="00C71BDC"/>
    <w:rsid w:val="00C74CEF"/>
    <w:rsid w:val="00C82218"/>
    <w:rsid w:val="00C842F9"/>
    <w:rsid w:val="00C85804"/>
    <w:rsid w:val="00C879E1"/>
    <w:rsid w:val="00C87B2F"/>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D2F09"/>
    <w:rsid w:val="00CD6C22"/>
    <w:rsid w:val="00CD7AB4"/>
    <w:rsid w:val="00CE0BF6"/>
    <w:rsid w:val="00CE1947"/>
    <w:rsid w:val="00CE7AC8"/>
    <w:rsid w:val="00CF0ED8"/>
    <w:rsid w:val="00CF3DCD"/>
    <w:rsid w:val="00D0151E"/>
    <w:rsid w:val="00D020A7"/>
    <w:rsid w:val="00D0733D"/>
    <w:rsid w:val="00D07B96"/>
    <w:rsid w:val="00D1190D"/>
    <w:rsid w:val="00D124F8"/>
    <w:rsid w:val="00D14926"/>
    <w:rsid w:val="00D16766"/>
    <w:rsid w:val="00D16F11"/>
    <w:rsid w:val="00D26BA2"/>
    <w:rsid w:val="00D2721D"/>
    <w:rsid w:val="00D33C8D"/>
    <w:rsid w:val="00D37F43"/>
    <w:rsid w:val="00D402A4"/>
    <w:rsid w:val="00D42931"/>
    <w:rsid w:val="00D43811"/>
    <w:rsid w:val="00D442C4"/>
    <w:rsid w:val="00D472CE"/>
    <w:rsid w:val="00D50544"/>
    <w:rsid w:val="00D50622"/>
    <w:rsid w:val="00D57706"/>
    <w:rsid w:val="00D648A4"/>
    <w:rsid w:val="00D649BB"/>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B7FE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6C3B"/>
    <w:rsid w:val="00E80EA7"/>
    <w:rsid w:val="00E83CE1"/>
    <w:rsid w:val="00E8443E"/>
    <w:rsid w:val="00E84A54"/>
    <w:rsid w:val="00E85B50"/>
    <w:rsid w:val="00E87138"/>
    <w:rsid w:val="00E907CA"/>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1BD8"/>
    <w:rsid w:val="00FA385C"/>
    <w:rsid w:val="00FA59E5"/>
    <w:rsid w:val="00FA68F1"/>
    <w:rsid w:val="00FA72CB"/>
    <w:rsid w:val="00FB6CCE"/>
    <w:rsid w:val="00FC0250"/>
    <w:rsid w:val="00FC2FD4"/>
    <w:rsid w:val="00FC4030"/>
    <w:rsid w:val="00FC40E9"/>
    <w:rsid w:val="00FD1E2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jp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microsoft.com/office/2018/08/relationships/commentsExtensible" Target="commentsExtensible.xml"/><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hyperlink" Target="https://github.com/vanzahner/pink-chum-diets"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emf"/><Relationship Id="rId20" Type="http://schemas.openxmlformats.org/officeDocument/2006/relationships/image" Target="media/image7.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22</Pages>
  <Words>74775</Words>
  <Characters>426223</Characters>
  <Application>Microsoft Office Word</Application>
  <DocSecurity>0</DocSecurity>
  <Lines>3551</Lines>
  <Paragraphs>999</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49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7</cp:revision>
  <dcterms:created xsi:type="dcterms:W3CDTF">2020-11-14T20:19:00Z</dcterms:created>
  <dcterms:modified xsi:type="dcterms:W3CDTF">2020-11-1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